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14DC83" w14:textId="77777777" w:rsidR="00CC601E" w:rsidRDefault="00000000">
      <w:pPr>
        <w:pStyle w:val="Heading3"/>
        <w:rPr>
          <w:sz w:val="20"/>
          <w:szCs w:val="20"/>
        </w:rPr>
      </w:pPr>
      <w:r>
        <w:rPr>
          <w:sz w:val="20"/>
          <w:szCs w:val="20"/>
        </w:rPr>
        <w:t>Review Article</w:t>
      </w:r>
    </w:p>
    <w:p w14:paraId="705C6ADF" w14:textId="77777777" w:rsidR="00CC601E" w:rsidRDefault="00000000">
      <w:pPr>
        <w:pStyle w:val="Heading3"/>
        <w:rPr>
          <w:sz w:val="20"/>
          <w:szCs w:val="20"/>
          <w:lang w:val="en-GB"/>
        </w:rPr>
      </w:pPr>
      <w:r>
        <w:rPr>
          <w:sz w:val="20"/>
          <w:szCs w:val="20"/>
          <w:lang w:val="en-GB"/>
        </w:rPr>
        <w:t>Agile Leadership in Hybrid Workplaces: Evolving Roles and Competencies of Project Managers</w:t>
      </w:r>
    </w:p>
    <w:p w14:paraId="247CF2B0" w14:textId="77777777" w:rsidR="00CC601E" w:rsidRDefault="00CC601E">
      <w:pPr>
        <w:pStyle w:val="Heading3"/>
        <w:rPr>
          <w:sz w:val="20"/>
          <w:szCs w:val="20"/>
          <w:lang w:val="en-GB"/>
        </w:rPr>
      </w:pPr>
    </w:p>
    <w:p w14:paraId="6876FF36" w14:textId="77777777" w:rsidR="00CC601E" w:rsidRDefault="00000000">
      <w:pPr>
        <w:pStyle w:val="Heading3"/>
      </w:pPr>
      <w:r>
        <w:rPr>
          <w:rStyle w:val="Strong"/>
          <w:b/>
          <w:bCs/>
        </w:rPr>
        <w:t>Abstract</w:t>
      </w:r>
    </w:p>
    <w:p w14:paraId="38299A14" w14:textId="77777777" w:rsidR="00CC601E" w:rsidRDefault="00000000">
      <w:pPr>
        <w:rPr>
          <w:rFonts w:ascii="Times New Roman" w:eastAsia="SimSun" w:hAnsi="Times New Roman" w:cs="Times New Roman"/>
          <w:sz w:val="24"/>
          <w:szCs w:val="24"/>
          <w:lang w:eastAsia="zh-CN" w:bidi="ar"/>
        </w:rPr>
      </w:pPr>
      <w:r>
        <w:rPr>
          <w:rFonts w:ascii="Times New Roman" w:eastAsia="SimSun" w:hAnsi="Times New Roman" w:cs="Times New Roman"/>
          <w:sz w:val="24"/>
          <w:szCs w:val="24"/>
          <w:lang w:eastAsia="zh-CN" w:bidi="ar"/>
        </w:rPr>
        <w:t xml:space="preserve">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w:t>
      </w:r>
      <w:proofErr w:type="spellStart"/>
      <w:r>
        <w:rPr>
          <w:rFonts w:ascii="Times New Roman" w:eastAsia="SimSun" w:hAnsi="Times New Roman" w:cs="Times New Roman"/>
          <w:sz w:val="24"/>
          <w:szCs w:val="24"/>
          <w:lang w:eastAsia="zh-CN" w:bidi="ar"/>
        </w:rPr>
        <w:t>emphasises</w:t>
      </w:r>
      <w:proofErr w:type="spellEnd"/>
      <w:r>
        <w:rPr>
          <w:rFonts w:ascii="Times New Roman" w:eastAsia="SimSun" w:hAnsi="Times New Roman" w:cs="Times New Roman"/>
          <w:sz w:val="24"/>
          <w:szCs w:val="24"/>
          <w:lang w:eastAsia="zh-CN" w:bidi="ar"/>
        </w:rPr>
        <w:t xml:space="preserve"> the role of technology in bridging the gap between remote and on-site team members, ensuring alignment and smooth project execution. The paper ultimately outlines how hybrid agile leadership can address these challenges, resulting in improved outcomes in distributed teams.</w:t>
      </w:r>
    </w:p>
    <w:p w14:paraId="0D729FC0" w14:textId="3B0DFA35" w:rsidR="00246C5F" w:rsidRDefault="00246C5F">
      <w:pPr>
        <w:rPr>
          <w:rFonts w:ascii="Times New Roman" w:hAnsi="Times New Roman" w:cs="Times New Roman"/>
          <w:sz w:val="24"/>
          <w:szCs w:val="24"/>
        </w:rPr>
      </w:pPr>
      <w:r>
        <w:rPr>
          <w:rFonts w:ascii="Times New Roman" w:eastAsia="SimSun" w:hAnsi="Times New Roman" w:cs="Times New Roman"/>
          <w:sz w:val="24"/>
          <w:szCs w:val="24"/>
          <w:lang w:eastAsia="zh-CN" w:bidi="ar"/>
        </w:rPr>
        <w:t xml:space="preserve">Key words: </w:t>
      </w:r>
      <w:r w:rsidRPr="00246C5F">
        <w:rPr>
          <w:rFonts w:ascii="Times New Roman" w:eastAsia="SimSun" w:hAnsi="Times New Roman" w:cs="Times New Roman"/>
          <w:sz w:val="24"/>
          <w:szCs w:val="24"/>
          <w:lang w:eastAsia="zh-CN" w:bidi="ar"/>
        </w:rPr>
        <w:t>Agile Leadership, Hybrid Environments, Project Manager, Project Management</w:t>
      </w:r>
    </w:p>
    <w:p w14:paraId="2F08B47A" w14:textId="77777777" w:rsidR="00CC601E" w:rsidRDefault="00000000">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 Introduction</w:t>
      </w:r>
    </w:p>
    <w:p w14:paraId="7C008389" w14:textId="77777777" w:rsidR="00CC601E" w:rsidRDefault="00000000">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textualization of Hybrid Environments</w:t>
      </w:r>
    </w:p>
    <w:p w14:paraId="3AC30918"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oject management, hybrid work environments are a mix of traditional and agile methods. Teams can work in different places, such as at home, in the office, or a mix of the two. This model blends the planned and organized ways of traditional project management with the flexible and iterative ways of agile method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1DSNhJi","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chnological improvements, especially digital technologies, and worldwide upheavals like the COVID-19 pandemic, which compelled firms to quickly adjust to new ways of working, have led to the rise of hybrid settings. Because of these changes, businesses need to rethink how they manage projects. They need to use the best parts of both traditional and agile frameworks to keep productivity, flexibility, and creativity hig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GbPLA4I","properties":{"formattedCitation":"[2]","plainCitation":"[2]","noteIndex":0},"citationItems":[{"id":7486,"uris":["http://zotero.org/users/16652950/items/KT5YWJ4P"],"itemData":{"id":7486,"type":"article-journal","abstract":"Digital and Information and Communication Technologies (ICTs) and, consequently, remote working have increased since the start of the COVID-19 pandemic. However, workers’ economic–financial perception of remote working conditions, such as digital technology and its implementation, has scarcely been researched. Therefore, this study aims to investigate the economic–financial impacts of remote working on labourers. Using a mixed-methods sequential exploratory design, a sample of 976 workers is investigated. This study highlights that the majority of workers experience a negative economic–financial impact due to the additional costs incurred for digital technology and platforms and for utilities as well as the non-payment of overtime and meal vouchers, which are higher than the savings in commuting costs and out-of-pocket expenses. Furthermore, this research emphasizes that psychological–behavioural variables, specifically job satisfaction and technostress, are essential in the choice to continue working remotely after the COVID-19 pandemic. Finally, our results have important theoretical implications related to the existing literature both on the managerial issues connected to digital transformation, with interdisciplinary elements linked to psychological aspects, and on corporate finance topics associated to the economic–financial impacts of remote working.","container-title":"Journal of Business Research","DOI":"10.1016/j.jbusres.2022.06.010","ISSN":"0148-2963","journalAbbreviation":"J Bus Res","note":"PMID: 35706830\nPMCID: PMC9186428","page":"38-50","source":"PubMed Central","title":"Remote working and digital transformation during the COVID-19 pandemic: Economic–financial impacts and psychological drivers for employees","title-short":"Remote working and digital transformation during the COVID-19 pandemic","volume":"150","author":[{"family":"Battisti","given":"Enrico"},{"family":"Alfiero","given":"Simona"},{"family":"Leonidou","given":"Erasmia"}],"issued":{"date-parts":[["202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740ADF7" w14:textId="77777777" w:rsidR="00CC601E" w:rsidRDefault="00000000">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mportance of Agile Leadership</w:t>
      </w:r>
    </w:p>
    <w:p w14:paraId="375ECB2D"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ile methodology has developed from a software development approach to a comprehensive organizational strategy for numerous sectors over the past couple decades. Agile is ideal for dynamic projects because it stresses iterative development, collaboration, and adaptation. Agile leadership is needed when organizations become increasingly complex and change quickly. Agile leaders must encourage collaboration, assist teams through uncertainty, and empower all decision-making. Agile leadership is essential in hybrid workplaces with various teams and </w:t>
      </w:r>
      <w:r>
        <w:rPr>
          <w:rFonts w:ascii="Times New Roman" w:eastAsia="Times New Roman" w:hAnsi="Times New Roman" w:cs="Times New Roman"/>
          <w:sz w:val="24"/>
          <w:szCs w:val="24"/>
        </w:rPr>
        <w:lastRenderedPageBreak/>
        <w:t>multiple approaches to maintain alignment, communication, and performance under uncertain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vMOMo24","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AA54D25" w14:textId="77777777" w:rsidR="00CC601E" w:rsidRDefault="00000000">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urpose and Scope of the Article</w:t>
      </w:r>
    </w:p>
    <w:p w14:paraId="428D6F70"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essay seeks to examine the function of project managers as agile leaders within hybrid contexts. It aims to analyze the alterations in the project manager's tasks in these contexts, emphasizing the problems encountered and the competencies necessary for effective leadership. This paper will redefine the expectations for project managers by looking at current research and practices. It will stress their roles as facilitators, communicators, and decision-makers in agile and hybrid frameworks. This article will provide insights on how project managers can effectively navigate difficult situations to achieve objectives and promote collaboration across varied teams.</w:t>
      </w:r>
    </w:p>
    <w:p w14:paraId="46F90436" w14:textId="77777777" w:rsidR="00CC601E" w:rsidRDefault="00000000">
      <w:pPr>
        <w:spacing w:beforeAutospacing="1" w:after="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lang w:eastAsia="zh-CN" w:bidi="ar"/>
        </w:rPr>
        <w:t>Contribution of this Article</w:t>
      </w:r>
    </w:p>
    <w:p w14:paraId="5A23745E" w14:textId="77777777" w:rsidR="00CC601E" w:rsidRDefault="00000000">
      <w:pPr>
        <w:rPr>
          <w:rFonts w:ascii="Times New Roman" w:hAnsi="Times New Roman" w:cs="Times New Roman"/>
        </w:rPr>
      </w:pPr>
      <w:r>
        <w:rPr>
          <w:rFonts w:ascii="Times New Roman" w:eastAsia="SimSun" w:hAnsi="Times New Roman" w:cs="Times New Roman"/>
          <w:sz w:val="24"/>
          <w:szCs w:val="24"/>
          <w:lang w:eastAsia="zh-CN" w:bidi="ar"/>
        </w:rPr>
        <w:t>This article offers a systematic analysis of how project managers can apply agile leadership principles to hybrid environments, where remote and on-site teams must collaborate seamlessly, in contrast to previous research that concentrates on agile leadership in either fully co-located or fully remote contexts. In particular, it:</w:t>
      </w:r>
    </w:p>
    <w:p w14:paraId="1D341171" w14:textId="77777777" w:rsidR="00CC601E" w:rsidRDefault="00000000">
      <w:pPr>
        <w:rPr>
          <w:rFonts w:ascii="Times New Roman" w:hAnsi="Times New Roman" w:cs="Times New Roman"/>
        </w:rPr>
      </w:pPr>
      <w:r>
        <w:rPr>
          <w:rFonts w:ascii="Times New Roman" w:eastAsia="SimSun" w:hAnsi="Times New Roman" w:cs="Times New Roman"/>
          <w:sz w:val="24"/>
          <w:szCs w:val="24"/>
          <w:lang w:eastAsia="zh-CN" w:bidi="ar"/>
        </w:rPr>
        <w:t xml:space="preserve">1. Identifies hybrid agile team challenges such communication gaps, stakeholder alignment, and cohesiveness. </w:t>
      </w:r>
      <w:r>
        <w:rPr>
          <w:rFonts w:ascii="Times New Roman" w:eastAsia="SimSun" w:hAnsi="Times New Roman" w:cs="Times New Roman"/>
          <w:sz w:val="24"/>
          <w:szCs w:val="24"/>
          <w:lang w:eastAsia="zh-CN" w:bidi="ar"/>
        </w:rPr>
        <w:br/>
        <w:t>2. Lists the skills project managers need, such as servant leadership, technology fluency, and adaptability.</w:t>
      </w:r>
      <w:r>
        <w:rPr>
          <w:rFonts w:ascii="Times New Roman" w:eastAsia="SimSun" w:hAnsi="Times New Roman" w:cs="Times New Roman"/>
          <w:sz w:val="24"/>
          <w:szCs w:val="24"/>
          <w:lang w:eastAsia="zh-CN" w:bidi="ar"/>
        </w:rPr>
        <w:br/>
        <w:t xml:space="preserve">3. Shows how digital tools and agile approaches can manage performance and cooperation. </w:t>
      </w:r>
      <w:r>
        <w:rPr>
          <w:rFonts w:ascii="Times New Roman" w:eastAsia="SimSun" w:hAnsi="Times New Roman" w:cs="Times New Roman"/>
          <w:sz w:val="24"/>
          <w:szCs w:val="24"/>
          <w:lang w:eastAsia="zh-CN" w:bidi="ar"/>
        </w:rPr>
        <w:br/>
        <w:t xml:space="preserve">4. Offers evidence-based practical recommendations based on theoretical understanding. </w:t>
      </w:r>
      <w:r>
        <w:rPr>
          <w:rFonts w:ascii="Times New Roman" w:eastAsia="SimSun" w:hAnsi="Times New Roman" w:cs="Times New Roman"/>
          <w:sz w:val="24"/>
          <w:szCs w:val="24"/>
          <w:lang w:eastAsia="zh-CN" w:bidi="ar"/>
        </w:rPr>
        <w:br/>
        <w:t>These contributions expand the literature by redefining the project manager's role in hybrid contexts and providing a path for practitioners in this increasingly dominant work model.</w:t>
      </w:r>
    </w:p>
    <w:p w14:paraId="718DE6FA" w14:textId="77777777" w:rsidR="00CC601E" w:rsidRDefault="00000000">
      <w:pPr>
        <w:pStyle w:val="Heading3"/>
      </w:pPr>
      <w:r>
        <w:t>Methodology</w:t>
      </w:r>
    </w:p>
    <w:p w14:paraId="6BE2F73C" w14:textId="77777777" w:rsidR="00CC601E" w:rsidRDefault="00000000">
      <w:pPr>
        <w:rPr>
          <w:rFonts w:ascii="Times New Roman" w:hAnsi="Times New Roman" w:cs="Times New Roman"/>
          <w:sz w:val="24"/>
          <w:szCs w:val="24"/>
        </w:rPr>
      </w:pPr>
      <w:r>
        <w:rPr>
          <w:rFonts w:ascii="Times New Roman" w:eastAsia="SimSun" w:hAnsi="Times New Roman" w:cs="Times New Roman"/>
          <w:sz w:val="24"/>
          <w:szCs w:val="24"/>
          <w:lang w:eastAsia="zh-CN" w:bidi="ar"/>
        </w:rPr>
        <w:t xml:space="preserve">A narrative literature review on hybrid agile management studies and practices is presented here. The main goal is to </w:t>
      </w:r>
      <w:proofErr w:type="spellStart"/>
      <w:r>
        <w:rPr>
          <w:rFonts w:ascii="Times New Roman" w:eastAsia="SimSun" w:hAnsi="Times New Roman" w:cs="Times New Roman"/>
          <w:sz w:val="24"/>
          <w:szCs w:val="24"/>
          <w:lang w:eastAsia="zh-CN" w:bidi="ar"/>
        </w:rPr>
        <w:t>analyse</w:t>
      </w:r>
      <w:proofErr w:type="spellEnd"/>
      <w:r>
        <w:rPr>
          <w:rFonts w:ascii="Times New Roman" w:eastAsia="SimSun" w:hAnsi="Times New Roman" w:cs="Times New Roman"/>
          <w:sz w:val="24"/>
          <w:szCs w:val="24"/>
          <w:lang w:eastAsia="zh-CN" w:bidi="ar"/>
        </w:rPr>
        <w:t xml:space="preserve"> agile leadership in hybrid situations, identify major obstacles, and examine </w:t>
      </w:r>
      <w:proofErr w:type="spellStart"/>
      <w:r>
        <w:rPr>
          <w:rFonts w:ascii="Times New Roman" w:eastAsia="SimSun" w:hAnsi="Times New Roman" w:cs="Times New Roman"/>
          <w:sz w:val="24"/>
          <w:szCs w:val="24"/>
          <w:lang w:eastAsia="zh-CN" w:bidi="ar"/>
        </w:rPr>
        <w:t>organisational</w:t>
      </w:r>
      <w:proofErr w:type="spellEnd"/>
      <w:r>
        <w:rPr>
          <w:rFonts w:ascii="Times New Roman" w:eastAsia="SimSun" w:hAnsi="Times New Roman" w:cs="Times New Roman"/>
          <w:sz w:val="24"/>
          <w:szCs w:val="24"/>
          <w:lang w:eastAsia="zh-CN" w:bidi="ar"/>
        </w:rPr>
        <w:t xml:space="preserve"> solutions. Peer-reviewed journal articles, books, and relevant case studies over the past decade were selected for review. Each source was assessed for relevance to agile project management, hybrid leadership, and agile techniques in distributed teams. Analysis of the findings provided a holistic grasp of existing knowledge and practical applications in this field. This narrative review uses current literature to discuss agile leadership in hybrid contexts without primary data collecting or empirical research. This manuscript </w:t>
      </w:r>
      <w:proofErr w:type="spellStart"/>
      <w:r>
        <w:rPr>
          <w:rFonts w:ascii="Times New Roman" w:eastAsia="SimSun" w:hAnsi="Times New Roman" w:cs="Times New Roman"/>
          <w:sz w:val="24"/>
          <w:szCs w:val="24"/>
          <w:lang w:eastAsia="zh-CN" w:bidi="ar"/>
        </w:rPr>
        <w:t>synthesises</w:t>
      </w:r>
      <w:proofErr w:type="spellEnd"/>
      <w:r>
        <w:rPr>
          <w:rFonts w:ascii="Times New Roman" w:eastAsia="SimSun" w:hAnsi="Times New Roman" w:cs="Times New Roman"/>
          <w:sz w:val="24"/>
          <w:szCs w:val="24"/>
          <w:lang w:eastAsia="zh-CN" w:bidi="ar"/>
        </w:rPr>
        <w:t xml:space="preserve"> earlier research to provide a complete overview of agile project managers' hybrid team difficulties and best practices.</w:t>
      </w:r>
    </w:p>
    <w:p w14:paraId="7D33A0B8" w14:textId="77777777" w:rsidR="00CC601E" w:rsidRDefault="00000000">
      <w:pPr>
        <w:pStyle w:val="Heading3"/>
      </w:pPr>
      <w:r>
        <w:rPr>
          <w:rStyle w:val="Strong"/>
          <w:b/>
          <w:bCs/>
        </w:rPr>
        <w:t>2. Agile Leadership: A Brief Overview</w:t>
      </w:r>
    </w:p>
    <w:p w14:paraId="40A9B0A6" w14:textId="77777777" w:rsidR="00CC601E" w:rsidRDefault="00000000">
      <w:pPr>
        <w:pStyle w:val="Heading4"/>
      </w:pPr>
      <w:r>
        <w:rPr>
          <w:rStyle w:val="Strong"/>
          <w:b/>
          <w:bCs/>
        </w:rPr>
        <w:lastRenderedPageBreak/>
        <w:t>Definition and Principles of Agile Leadership</w:t>
      </w:r>
    </w:p>
    <w:p w14:paraId="48EAA93F"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gile leadership is a way to lead teams and projects that emphasizes being flexible, working together, and being able to change. Agile leadership is different from traditional leadership styles since it doesn't rely on top-down frameworks. Instead, it focuses on a more decentralized and empowered form of leadership. Some of the main ideas behind agile leadership are:</w:t>
      </w:r>
    </w:p>
    <w:p w14:paraId="6D6BA0AA" w14:textId="77777777" w:rsidR="00CC601E" w:rsidRDefault="00000000">
      <w:pPr>
        <w:pStyle w:val="ListParagraph"/>
        <w:numPr>
          <w:ilvl w:val="0"/>
          <w:numId w:val="1"/>
        </w:numPr>
        <w:rPr>
          <w:rFonts w:ascii="Times New Roman" w:eastAsia="Times New Roman" w:hAnsi="Times New Roman" w:cs="Times New Roman"/>
          <w:sz w:val="24"/>
          <w:szCs w:val="24"/>
        </w:rPr>
      </w:pPr>
      <w:r>
        <w:rPr>
          <w:rStyle w:val="Strong"/>
        </w:rPr>
        <w:t>Collaboration</w:t>
      </w:r>
      <w:r>
        <w:t xml:space="preserve">: </w:t>
      </w:r>
      <w:r>
        <w:rPr>
          <w:rFonts w:ascii="Times New Roman" w:eastAsia="Times New Roman" w:hAnsi="Times New Roman" w:cs="Times New Roman"/>
          <w:sz w:val="24"/>
          <w:szCs w:val="24"/>
        </w:rPr>
        <w:t>Agile leaders provide a space where people can work together and talk to each other. They want team members to talk to each other openly, be honest, and share their thoughts so that everyone is on the same page with the project's goal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ipp43xA","properties":{"formattedCitation":"[4]","plainCitation":"[4]","noteIndex":0},"citationItems":[{"id":7490,"uris":["http://zotero.org/users/16652950/items/5F46637I"],"itemData":{"id":7490,"type":"article-journal","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container-title":"Empirical Software Engineering","DOI":"10.1007/s10664-021-10115-0","ISSN":"1573-7616","issue":"2","journalAbbreviation":"Empir Software Eng","language":"en","page":"56","source":"Springer Link","title":"A teamwork effectiveness model for agile software development","volume":"27","author":[{"family":"Strode","given":"Diane"},{"family":"Dingsøyr","given":"Torgeir"},{"family":"Lindsjorn","given":"Yngve"}],"issued":{"date-parts":[["2022",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4FF7E3C" w14:textId="77777777" w:rsidR="00CC601E" w:rsidRDefault="00000000">
      <w:pPr>
        <w:pStyle w:val="ListParagraph"/>
        <w:numPr>
          <w:ilvl w:val="0"/>
          <w:numId w:val="1"/>
        </w:numPr>
        <w:rPr>
          <w:rFonts w:ascii="Times New Roman" w:eastAsia="Times New Roman" w:hAnsi="Times New Roman" w:cs="Times New Roman"/>
          <w:sz w:val="24"/>
          <w:szCs w:val="24"/>
        </w:rPr>
      </w:pPr>
      <w:r>
        <w:rPr>
          <w:rStyle w:val="Strong"/>
        </w:rPr>
        <w:t>Adaptability</w:t>
      </w:r>
      <w:r>
        <w:t xml:space="preserve">: </w:t>
      </w:r>
      <w:r>
        <w:rPr>
          <w:rFonts w:ascii="Times New Roman" w:eastAsia="Times New Roman" w:hAnsi="Times New Roman" w:cs="Times New Roman"/>
          <w:sz w:val="24"/>
          <w:szCs w:val="24"/>
        </w:rPr>
        <w:t>Agile leadership works best in circumstances that are always changing and where being able to adapt rapidly is really important. Agile leaders are adaptable and always reevaluate their plans and make changes as needed to keep moving forward even when priorities or problems chan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cpPI7Qr","properties":{"formattedCitation":"[5]","plainCitation":"[5]","noteIndex":0},"citationItems":[{"id":7492,"uris":["http://zotero.org/users/16652950/items/EDVM3XS4"],"itemData":{"id":7492,"type":"article-journal","abstract":"The present study examines the correlation between current leadership models and three key elements of contemporary society: the volatile, uncertain, complex, and ambiguous (VUCA) environment, the rapid digital revolution occurring in our surroundings, and the emergence of the next generation within our organizations. This study presents a framework for successfully incorporating and applying several leadership paradigms in exploratory, reflective, and analytical operations. Effective leadership in the digital era necessitates the use of a variety of leadership styles. Companies must succeed in integrating into the varied and inclusive work environment required by modern society. Achieving the desired results requires not just the abandonment of past methods but also the commitment to applying “next practices”. The current leadership concepts should be in accordance with the prevailing working conditions and beliefs of the current employee and those of future employees. By adopting the viewpoint of the “next up”, existing leadership theories can better accommodate the emotional, historical, and intrinsically imperfect situations that present leadership usually perceives and utilizes to evaluate its activities. The complex structure of this study’s framework enables the use of a single, collaborative, robust leadership model to drive rapid and seamless digital transformation in both enterprises and the contexts that initiate and guide such changes. Furthermore, it enables the exploration of the possible benefits of this approach for both the leaders and team members who struggle with the complexity of these adjustments.","container-title":"Administrative Sciences","DOI":"10.3390/admsci14110270","ISSN":"2076-3387","issue":"11","language":"en","license":"http://creativecommons.org/licenses/by/3.0/","note":"publisher: Multidisciplinary Digital Publishing Institute","page":"270","source":"www.mdpi.com","title":"Evolving Leadership Theories: Integrating Contemporary Theories for VUCA Realities","title-short":"Evolving Leadership Theories","volume":"14","author":[{"family":"Esenyel","given":"Vildan"}],"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9AB3F6" w14:textId="77777777" w:rsidR="00CC601E" w:rsidRDefault="00000000">
      <w:pPr>
        <w:pStyle w:val="ListParagraph"/>
        <w:numPr>
          <w:ilvl w:val="0"/>
          <w:numId w:val="1"/>
        </w:numPr>
        <w:rPr>
          <w:rFonts w:ascii="Times New Roman" w:eastAsia="Times New Roman" w:hAnsi="Times New Roman" w:cs="Times New Roman"/>
          <w:sz w:val="24"/>
          <w:szCs w:val="24"/>
        </w:rPr>
      </w:pPr>
      <w:proofErr w:type="spellStart"/>
      <w:r>
        <w:rPr>
          <w:rStyle w:val="Strong"/>
        </w:rPr>
        <w:t>Customer-Centricity</w:t>
      </w:r>
      <w:r>
        <w:t>:</w:t>
      </w:r>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main goal of agile leadership is to give the customer value. Agile leaders make sure that client feedback is always taken into account across the project cycle. This lets teams make small changes that better meet the needs and expectations of custom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3PH97Ir","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1F6E15A" w14:textId="77777777" w:rsidR="00CC601E" w:rsidRDefault="00000000">
      <w:pPr>
        <w:pStyle w:val="ListParagraph"/>
        <w:numPr>
          <w:ilvl w:val="0"/>
          <w:numId w:val="1"/>
        </w:numPr>
        <w:rPr>
          <w:rFonts w:ascii="Times New Roman" w:eastAsia="Times New Roman" w:hAnsi="Times New Roman" w:cs="Times New Roman"/>
          <w:sz w:val="24"/>
          <w:szCs w:val="24"/>
        </w:rPr>
      </w:pPr>
      <w:r>
        <w:rPr>
          <w:rStyle w:val="Strong"/>
        </w:rPr>
        <w:t>Iterative Progress</w:t>
      </w:r>
      <w:r>
        <w:t xml:space="preserve">: </w:t>
      </w:r>
      <w:r>
        <w:rPr>
          <w:rFonts w:ascii="Times New Roman" w:eastAsia="Times New Roman" w:hAnsi="Times New Roman" w:cs="Times New Roman"/>
          <w:sz w:val="24"/>
          <w:szCs w:val="24"/>
        </w:rPr>
        <w:t>Agile leaders support the idea of always getting better through short, repeated cycles, as sprints in Scrum. This strategy helps teams break big tasks down into smaller, more manageable pieces and make progress on them on a frequent basis. This keeps projects moving forward and changing based on inpu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73Lv6nn","properties":{"formattedCitation":"[6]","plainCitation":"[6]","noteIndex":0},"citationItems":[{"id":7494,"uris":["http://zotero.org/users/16652950/items/BM2JR226"],"itemData":{"id":7494,"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72FEC46" w14:textId="77777777" w:rsidR="00CC601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se principles help agile leaders make places where teams feel empowered, responsive, and focused on getting good results that meet the needs of customers.</w:t>
      </w:r>
    </w:p>
    <w:p w14:paraId="14880436" w14:textId="77777777" w:rsidR="00CC601E" w:rsidRDefault="00000000">
      <w:pPr>
        <w:pStyle w:val="Heading4"/>
      </w:pPr>
      <w:r>
        <w:rPr>
          <w:rStyle w:val="Strong"/>
          <w:b/>
          <w:bCs/>
        </w:rPr>
        <w:t>Agile vs. Traditional Project Management</w:t>
      </w:r>
    </w:p>
    <w:p w14:paraId="411649BC"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gile methods are very different from traditional ways of managing projects. Traditional project management is usually linear and strict, with a lot of planning and strict following of set processes. Agile project management, on the other hand, is iterative and flexible, with a focus on getting feedback all the time and delivering smaller pieces of work more often.</w:t>
      </w:r>
    </w:p>
    <w:p w14:paraId="0F177B08" w14:textId="77777777" w:rsidR="00CC601E" w:rsidRDefault="00000000">
      <w:pPr>
        <w:pStyle w:val="ListParagraph"/>
        <w:numPr>
          <w:ilvl w:val="0"/>
          <w:numId w:val="2"/>
        </w:numPr>
        <w:rPr>
          <w:rFonts w:ascii="Times New Roman" w:eastAsia="Times New Roman" w:hAnsi="Times New Roman" w:cs="Times New Roman"/>
          <w:sz w:val="24"/>
          <w:szCs w:val="24"/>
        </w:rPr>
      </w:pPr>
      <w:r>
        <w:rPr>
          <w:rStyle w:val="Strong"/>
        </w:rPr>
        <w:t>Comparative Analysis</w:t>
      </w:r>
      <w:r>
        <w:t xml:space="preserve">: </w:t>
      </w:r>
      <w:r>
        <w:rPr>
          <w:rFonts w:ascii="Times New Roman" w:eastAsia="Times New Roman" w:hAnsi="Times New Roman" w:cs="Times New Roman"/>
          <w:sz w:val="24"/>
          <w:szCs w:val="24"/>
        </w:rPr>
        <w:t>The "waterfall" method is widely used in traditional project management. This means that each phase of the project (including planning, execution, and closure) must happen in a certain order. Agile approaches, on the other hand, break the project down into smaller, easier-to-manage activities that are done in short cycles or sprints. Agile teams often look at the goals of a project again and change their plans depending on new information or com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rxL49JT","properties":{"formattedCitation":"[7]","plainCitation":"[7]","noteIndex":0},"citationItems":[{"id":7497,"uris":["http://zotero.org/users/16652950/items/NUC22SMD"],"itemData":{"id":7497,"type":"article-journal","abstract":"Scrum remains the most popular agile software development method implementation for a variety of reasons; one important motive is to improve software quality. Yet many organizations fail to achieve quality improvements through the use of Scrum, and existing research sheds little light on the value-add of Scrum for software quality. More specifically, (1) how notions of software quality among Scrum practitioners relate to established quality perspectives, (2) how Scrum helps teams to achieve higher software quality and (3) why some teams fail to meet the objective of higher quality. We addressed these gaps through a two-phased qualitative study based on 39 interviews and two in-depth case studies. We find that Scrum practitioners emphasize established notions of external quality comprising of conformity to business needs and absence of defects, while they also value internal quality, especially sustainable software design. Our results show that Scrum helps teams achieve both dimensions of quality by promoting some social antecedents (collaboration, psychological safety, accountability, transparency) and process-induced advantages (iterative development, formal inspection, and adaptation). Our findings unveil how these factors contribute to achieving software quality and under what conditions their effects can fail to materialize. These conditions include inconsistent Scrum implementations, cultural constraints, team tensions, and inaccessibility of end-users. In addition, the complexity of the project aggravates the impact of these conditions. Taken together, these findings show that Scrum can complement established quality assurance and software engineering practices by promoting a social environment that is conducive to creating high-quality software. Based on our findings, we provide specific recommendations for how practitioners can create such an environment.","container-title":"Empirical Software Engineering","DOI":"10.1007/s10664-022-10208-4","ISSN":"1573-7616","issue":"7","journalAbbreviation":"Empir Software Eng","language":"en","page":"165","source":"Springer Link","title":"How Scrum adds value to achieving software quality?","volume":"27","author":[{"family":"Alami","given":"Adam"},{"family":"Krancher","given":"Oliver"}],"issued":{"date-parts":[["2022",9,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2D78B32" w14:textId="77777777" w:rsidR="00CC601E" w:rsidRDefault="00000000">
      <w:pPr>
        <w:pStyle w:val="ListParagraph"/>
        <w:numPr>
          <w:ilvl w:val="0"/>
          <w:numId w:val="2"/>
        </w:numPr>
        <w:rPr>
          <w:rFonts w:ascii="Times New Roman" w:eastAsia="Times New Roman" w:hAnsi="Times New Roman" w:cs="Times New Roman"/>
          <w:sz w:val="24"/>
          <w:szCs w:val="24"/>
        </w:rPr>
      </w:pPr>
      <w:r>
        <w:rPr>
          <w:rStyle w:val="Strong"/>
        </w:rPr>
        <w:t>Benefits of Agile in Dynamic Environments</w:t>
      </w:r>
      <w:r>
        <w:t xml:space="preserve">: </w:t>
      </w:r>
      <w:r>
        <w:rPr>
          <w:rFonts w:ascii="Times New Roman" w:eastAsia="Times New Roman" w:hAnsi="Times New Roman" w:cs="Times New Roman"/>
          <w:sz w:val="24"/>
          <w:szCs w:val="24"/>
        </w:rPr>
        <w:t xml:space="preserve">Agile methods work best in places that are fast-paced and hard to forecast. </w:t>
      </w:r>
      <w:proofErr w:type="spellStart"/>
      <w:r>
        <w:rPr>
          <w:rFonts w:ascii="Times New Roman" w:eastAsia="Times New Roman" w:hAnsi="Times New Roman" w:cs="Times New Roman"/>
          <w:sz w:val="24"/>
          <w:szCs w:val="24"/>
        </w:rPr>
        <w:t>Agile's</w:t>
      </w:r>
      <w:proofErr w:type="spellEnd"/>
      <w:r>
        <w:rPr>
          <w:rFonts w:ascii="Times New Roman" w:eastAsia="Times New Roman" w:hAnsi="Times New Roman" w:cs="Times New Roman"/>
          <w:sz w:val="24"/>
          <w:szCs w:val="24"/>
        </w:rPr>
        <w:t xml:space="preserve"> adaptability lets teams swiftly adapt to changes in the market, consumer needs, or new technologies. This flexibility means that things may be delivered faster and that consumer feedback can be used right away, making sure that the final product is very close to what users want. Agile techniques also encourage openness and constant communication, which makes the team more cohesive and knowledge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tzKz06Y","properties":{"formattedCitation":"[8]","plainCitation":"[8]","noteIndex":0},"citationItems":[{"id":7498,"uris":["http://zotero.org/users/16652950/items/C5RIXXW2"],"itemData":{"id":7498,"type":"article-journal","abstract":"Agile development is known for efficient software development practices that enable teams to quickly develop software to cope with changing requirements. Although there is evidence that agile practices are helpful in such environments, the literature does not inform us as to whether agile practices can also be beneficial in hyper-agile environments. Such environments are characterized by an extremely fast pace of change with fluid requirements. COVID-19 vaccine distribution is one such problem that governments have had to deal with. To solve this problem, governments need to come up with robust responses by formulating teams that have the capability to provide software solutions enabling information visibility into the vaccine distribution process. Such emergent teams need to quickly understand the distribution process, oftentimes define the process itself because it might be non-existent, and build software systems to solve the problem in a matter of days. Not much is known about how systems can be developed at such a fast pace. We adopt a clinical research methodology and employ agile software development practices to develop such a mission-critical system. In the process of building the system, we learn important lessons that can be used to adapt and extend agile methodologies to be used in hyper-agile development environments. We offer these lessons as important first steps to understanding the best practices needed to develop software systems that have the capability to provide visibility into the unprecedented health challenge of distribution of life-saving COVID-19 vaccine.","container-title":"Information Technology &amp; Management","DOI":"10.1007/s10799-022-00370-y","ISSN":"1385-951X","issue":"3","journalAbbreviation":"Inf Technol Manag","note":"PMID: 36188730\nPMCID: PMC9362493","page":"193-211","source":"PubMed Central","title":"Adapting agile development practices for hyper-agile environments: lessons learned from a COVID-19 emergency response research project","title-short":"Adapting agile development practices for hyper-agile environments","volume":"23","author":[{"family":"Nazir","given":"Salman"},{"family":"Price","given":"Brad"},{"family":"Surendra","given":"Nanda C."},{"family":"Kopp","given":"Katherine"}],"issued":{"date-parts":[["20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203B3DC" w14:textId="77777777" w:rsidR="00CC601E" w:rsidRDefault="00000000">
      <w:pPr>
        <w:pStyle w:val="NormalWeb"/>
      </w:pPr>
      <w:r>
        <w:lastRenderedPageBreak/>
        <w:t>To better illustrate the contrast between traditional and agile methodologies, Figure 1 provides a visual comparison across key dimensions of project management.”</w:t>
      </w:r>
    </w:p>
    <w:p w14:paraId="1317EFB1" w14:textId="77777777" w:rsidR="00CC601E" w:rsidRDefault="00000000">
      <w:pPr>
        <w:pStyle w:val="NormalWeb"/>
        <w:ind w:left="720"/>
      </w:pPr>
      <w:r>
        <w:rPr>
          <w:noProof/>
        </w:rPr>
        <w:drawing>
          <wp:inline distT="0" distB="0" distL="0" distR="0" wp14:anchorId="55BF36EF" wp14:editId="23AB631D">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8531B04" w14:textId="77777777" w:rsidR="00CC601E" w:rsidRDefault="00000000">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1. Agile vs. Traditional Project Management Comparison</w:t>
      </w:r>
      <w:r>
        <w:rPr>
          <w:rFonts w:ascii="Times New Roman" w:eastAsia="Times New Roman" w:hAnsi="Times New Roman" w:cs="Times New Roman"/>
          <w:sz w:val="24"/>
          <w:szCs w:val="24"/>
        </w:rPr>
        <w:t>. This chart compares agile and traditional project management in structure, flexibility, decision-making, customer participation, delivery, leadership, risk management, and communication. Agile promotes adaptability, cooperation, and iterative progress, while traditional methods emphasize linear planning, centralized control, and defined processes. The contrast shows why dynamic and hybrid workplaces require nimble leadership.</w:t>
      </w:r>
    </w:p>
    <w:p w14:paraId="47402765" w14:textId="77777777" w:rsidR="00CC601E" w:rsidRDefault="00CC601E">
      <w:pPr>
        <w:spacing w:before="100" w:beforeAutospacing="1" w:after="100" w:afterAutospacing="1" w:line="240" w:lineRule="auto"/>
      </w:pPr>
    </w:p>
    <w:p w14:paraId="0334175A" w14:textId="77777777" w:rsidR="00CC601E" w:rsidRDefault="00CC601E">
      <w:pPr>
        <w:pStyle w:val="Heading4"/>
        <w:rPr>
          <w:rStyle w:val="Strong"/>
          <w:b/>
          <w:bCs/>
        </w:rPr>
      </w:pPr>
    </w:p>
    <w:p w14:paraId="00707A04" w14:textId="77777777" w:rsidR="00CC601E" w:rsidRDefault="00000000">
      <w:pPr>
        <w:pStyle w:val="Heading4"/>
      </w:pPr>
      <w:r>
        <w:rPr>
          <w:rStyle w:val="Strong"/>
          <w:b/>
          <w:bCs/>
        </w:rPr>
        <w:t>The Role of the Project Manager in Agile Teams</w:t>
      </w:r>
    </w:p>
    <w:p w14:paraId="7605A645"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gile project managers are very different from traditional ones. Conventionally, the project manager makes choices and directs the team to complete tasks. They usually plan, budget, and allocate resources with limited tolerance for variation. The project manager becomes a facilitator and coach in agile teams. Agile leaders assist their teams overcome challenges, collaborate, and stay focused on customer needs during the iterative process. The agile project manager encourages team members to solve problems and provide ideas by letting them control their jobs. Agile leadership emphasizes team liberty, trust, and continuous learning by shifting from command-and-control to mentor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vzJiohO","properties":{"formattedCitation":"[9]","plainCitation":"[9]","noteIndex":0},"citationItems":[{"id":7501,"uris":["http://zotero.org/users/16652950/items/4JTFRTKL"],"itemData":{"id":7501,"type":"chapter","abstract":"The complexity of today’s projects requires interdisciplinary cooperation in the majority of cases. In order for this to succeed, the project manager needs a healthy amount of leadership competence to give his team the right impulses, both in the agile and in the traditional approach.","container-title":"Project Management Handbook: Agile – Traditional – Hybrid","event-place":"Berlin, Heidelberg","ISBN":"978-3-662-66211-3","language":"en","note":"DOI: 10.1007/978-3-662-66211-3_4","page":"309-357","publisher":"Springer","publisher-place":"Berlin, Heidelberg","source":"Springer Link","title":"Leadership","URL":"https://doi.org/10.1007/978-3-662-66211-3_4","author":[{"family":"Kuster","given":"Jürg"},{"family":"Bachmann","given":"Christian"},{"family":"Hubmann","given":"Mike"},{"family":"Lippmann","given":"Robert"},{"family":"Schneider","given":"Patrick"}],"editor":[{"family":"Kuster","given":"Jürg"},{"family":"Bachmann","given":"Christian"},{"family":"Hubmann","given":"Mike"},{"family":"Lippmann","given":"Robert"},{"family":"Schneider","given":"Patrick"}],"accessed":{"date-parts":[["2025",9,10]]},"issued":{"date-parts":[["20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1C8AC75" w14:textId="77777777" w:rsidR="00CC601E" w:rsidRDefault="00000000">
      <w:pPr>
        <w:pStyle w:val="Heading3"/>
      </w:pPr>
      <w:r>
        <w:rPr>
          <w:rStyle w:val="Strong"/>
          <w:b/>
          <w:bCs/>
        </w:rPr>
        <w:t>3. Hybrid Environments: Characteristics and Challenges</w:t>
      </w:r>
    </w:p>
    <w:p w14:paraId="1A8CD3DB" w14:textId="77777777" w:rsidR="00CC601E" w:rsidRDefault="00000000">
      <w:pPr>
        <w:pStyle w:val="Heading4"/>
      </w:pPr>
      <w:r>
        <w:rPr>
          <w:rStyle w:val="Strong"/>
          <w:b/>
          <w:bCs/>
        </w:rPr>
        <w:t>What Makes an Environment Hybrid?</w:t>
      </w:r>
    </w:p>
    <w:p w14:paraId="27A839BF"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ject management hybrid work environments provide for flexible team structures and work arrangements by combining remote and on-site work. This paradigm allows teams to adapt to changing situations by combining in-office, face-to-face engagement with remote work. Hybrid project management environments combine:</w:t>
      </w:r>
    </w:p>
    <w:p w14:paraId="7BBC2F45" w14:textId="77777777" w:rsidR="00CC601E" w:rsidRDefault="00000000">
      <w:pPr>
        <w:pStyle w:val="ListParagraph"/>
        <w:numPr>
          <w:ilvl w:val="0"/>
          <w:numId w:val="3"/>
        </w:numPr>
        <w:rPr>
          <w:rFonts w:ascii="Times New Roman" w:eastAsia="Times New Roman" w:hAnsi="Times New Roman" w:cs="Times New Roman"/>
          <w:sz w:val="24"/>
          <w:szCs w:val="24"/>
        </w:rPr>
      </w:pPr>
      <w:r>
        <w:rPr>
          <w:rStyle w:val="Strong"/>
        </w:rPr>
        <w:t>Remote Work</w:t>
      </w:r>
      <w:r>
        <w:t xml:space="preserve">: </w:t>
      </w:r>
      <w:r>
        <w:rPr>
          <w:rFonts w:ascii="Times New Roman" w:eastAsia="Times New Roman" w:hAnsi="Times New Roman" w:cs="Times New Roman"/>
          <w:sz w:val="24"/>
          <w:szCs w:val="24"/>
        </w:rPr>
        <w:t>Team members can connect, coordinate, and track progress using digital tools from home or different offices. Remote work lets companies access global talent with particular capabilities they may not have local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YUW1SVi","properties":{"formattedCitation":"[10]","plainCitation":"[10]","noteIndex":0},"citationItems":[{"id":7503,"uris":["http://zotero.org/users/16652950/items/JPWHC4BK"],"itemData":{"id":7503,"type":"article-journal","abstract":"Office work refers to work that is generally done in an office building designated explicitly for administrative and professional duties. Remote work relates to business operations and professional tasks outside of the office space like telecommunication or working from home. Many companies believe that office spaces are more productive because the collective energy of having other people around who are working towards the same goal promotes innovation, collaboration, and collision. Production is at a faster pace when there are a laser focus and no distractions. More impromptu and immediate interactions and consultations create a deep cultural connection and assistance on tasks that one cannot complete independently (Haynes et al., 2017).","container-title":"International Journal of Computer Applications","DOI":"10.5120/ijca2021921109","ISSN":"09758887","issue":"21","journalAbbreviation":"IJCA","language":"en","page":"13-16","source":"DOI.org (Crossref)","title":"Tools and Technology for Effective Remote Work","volume":"174","author":[{"family":"Ilag","given":"Balu N."}],"issued":{"date-parts":[["2021",2,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D6E76EE" w14:textId="77777777" w:rsidR="00CC601E" w:rsidRDefault="00000000">
      <w:pPr>
        <w:pStyle w:val="ListParagraph"/>
        <w:numPr>
          <w:ilvl w:val="0"/>
          <w:numId w:val="3"/>
        </w:numPr>
        <w:rPr>
          <w:rFonts w:ascii="Times New Roman" w:eastAsia="Times New Roman" w:hAnsi="Times New Roman" w:cs="Times New Roman"/>
          <w:sz w:val="24"/>
          <w:szCs w:val="24"/>
        </w:rPr>
      </w:pPr>
      <w:r>
        <w:rPr>
          <w:rStyle w:val="Strong"/>
        </w:rPr>
        <w:t>On-Site Work</w:t>
      </w:r>
      <w:r>
        <w:t xml:space="preserve">: </w:t>
      </w:r>
      <w:r>
        <w:rPr>
          <w:rFonts w:ascii="Times New Roman" w:eastAsia="Times New Roman" w:hAnsi="Times New Roman" w:cs="Times New Roman"/>
          <w:sz w:val="24"/>
          <w:szCs w:val="24"/>
        </w:rPr>
        <w:t>Brainstorming, client meetings, and team-building may need in-person participation with some team members or tasks. On-site work encourages direct communication and decision-making, which speeds up problem-solving and strengthens connec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QLL6GSo","properties":{"formattedCitation":"[11]","plainCitation":"[11]","noteIndex":0},"citationItems":[{"id":7504,"uris":["http://zotero.org/users/16652950/items/GBULXQAC"],"itemData":{"id":7504,"type":"article-journal","abstract":"Behavior analysts spend a great deal of time in meetings regardless of\ntheir specific professional role (e.g., academic, practice, administration), so\neffective meeting skills are important. Meetings can serve a variety of important\npurposes if they are planned and led well. However, many people are not explicitly\ntaught how to plan or lead meetings effectively. The purpose of this paper is to\ndescribe the common purposes of meetings and to provide recommendations and tools\nfor planning and leading effective meetings.","container-title":"Behavior Analysis in Practice","DOI":"10.1007/s40617-019-00330-z","ISSN":"1998-1929","issue":"3","journalAbbreviation":"Behav Anal Pract","note":"PMID: 31976280\nPMCID: PMC6743516","page":"696-708","source":"PubMed Central","title":"Planning and Leading Effective Meetings","volume":"12","author":[{"family":"LeBlanc","given":"Linda A."},{"family":"Nosik","given":"Melissa R."}],"issued":{"date-parts":[["2019",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1D574E3" w14:textId="77777777" w:rsidR="00CC601E" w:rsidRDefault="00000000">
      <w:pPr>
        <w:pStyle w:val="ListParagraph"/>
        <w:numPr>
          <w:ilvl w:val="0"/>
          <w:numId w:val="3"/>
        </w:numPr>
        <w:rPr>
          <w:rFonts w:ascii="Times New Roman" w:eastAsia="Times New Roman" w:hAnsi="Times New Roman" w:cs="Times New Roman"/>
          <w:sz w:val="24"/>
          <w:szCs w:val="24"/>
        </w:rPr>
      </w:pPr>
      <w:r>
        <w:rPr>
          <w:rStyle w:val="Strong"/>
        </w:rPr>
        <w:t>Flexible Team Structures</w:t>
      </w:r>
      <w:r>
        <w:t xml:space="preserve">: </w:t>
      </w:r>
      <w:r>
        <w:rPr>
          <w:rFonts w:ascii="Times New Roman" w:eastAsia="Times New Roman" w:hAnsi="Times New Roman" w:cs="Times New Roman"/>
          <w:sz w:val="24"/>
          <w:szCs w:val="24"/>
        </w:rPr>
        <w:t>Depending on project demands and team member choices, hybrid teams can work in different locations and schedules. Flexibility in work arrangements lets team members choose the most productive work style for them and the team</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1N8XyBb","properties":{"formattedCitation":"[12]","plainCitation":"[12]","noteIndex":0},"citationItems":[{"id":7507,"uris":["http://zotero.org/users/16652950/items/ECPS5DM6"],"itemData":{"id":7507,"type":"article-journal","abstract":"The contemporary post-COVID-19 corporate environment of instant response and hybrid work settings motivates employees to learn to adjust their expectations. This new corporate working model incorporates flex locations and flex schedules by working at home 1–2 days per week and staying connected for non-urgent requests, even outside business hours. This work setting empowers employees to prioritize work accordingly and to accommodate the fluid schedules of their coworkers. As a result, this new hybrid workplace requires leaders and their teams to face new challenges in terms of communication, coordination, and team connection to remain effective. This research examines the experiences of employees in an SME that applied a hybrid work policy following the post-pandemic crisis, bringing additional complexity to their modern work system. This study investigates employees’ views on the changing work environment as important evidence for HR management to incorporate into future organizational practices. To understand the various principles at play and provide more granular results, this paper includes a business case study (N = 25) where semi-structured interviews were used to identify the views and concerns of employees regarding hybrid work settings. The scope of this case study was to collect empirical data regarding this new agile way of working while understanding participant thinking. The findings suggest that while there are clear benefits in terms of efficiency and flexibility in hybrid work settings, there are also challenges related to social interactions and non-verbal clues. This study enhances conceptual and empirical understanding and supports contemporary research on the future of work.","container-title":"Administrative Sciences","DOI":"10.3390/admsci14100263","ISSN":"2076-3387","issue":"10","language":"en","license":"http://creativecommons.org/licenses/by/3.0/","note":"publisher: Multidisciplinary Digital Publishing Institute","page":"263","source":"www.mdpi.com","title":"The Experiences and Views of Employees on Hybrid Ways of Working","volume":"14","author":[{"family":"Hanzis","given":"Anastasia"},{"family":"Hallo","given":"Leonie"}],"issued":{"date-parts":[["2024",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F1D5A6" w14:textId="77777777" w:rsidR="00CC601E" w:rsidRDefault="00000000">
      <w:pPr>
        <w:pStyle w:val="NormalWeb"/>
      </w:pPr>
      <w:r>
        <w:t>The combination of these elements creates a hybrid project management environment that requires careful balance, effective leadership, and adaptable processes to ensure successful project delivery.</w:t>
      </w:r>
    </w:p>
    <w:p w14:paraId="0C9E0917" w14:textId="77777777" w:rsidR="00CC601E" w:rsidRDefault="00000000">
      <w:pPr>
        <w:pStyle w:val="Heading4"/>
      </w:pPr>
      <w:r>
        <w:rPr>
          <w:rStyle w:val="Strong"/>
          <w:b/>
          <w:bCs/>
        </w:rPr>
        <w:t>Challenges in Hybrid Environments</w:t>
      </w:r>
    </w:p>
    <w:p w14:paraId="25CF6B48" w14:textId="77777777" w:rsidR="00CC601E" w:rsidRDefault="00000000">
      <w:pPr>
        <w:pStyle w:val="ListParagraph"/>
        <w:numPr>
          <w:ilvl w:val="0"/>
          <w:numId w:val="4"/>
        </w:numPr>
        <w:rPr>
          <w:rFonts w:ascii="Times New Roman" w:eastAsia="Times New Roman" w:hAnsi="Times New Roman" w:cs="Times New Roman"/>
          <w:sz w:val="24"/>
          <w:szCs w:val="24"/>
        </w:rPr>
      </w:pPr>
      <w:r>
        <w:rPr>
          <w:rStyle w:val="Strong"/>
        </w:rPr>
        <w:t>Communication Gaps, Collaboration Hurdles, and Technological Constraints</w:t>
      </w:r>
      <w:r>
        <w:br/>
      </w:r>
      <w:r>
        <w:rPr>
          <w:rFonts w:ascii="Times New Roman" w:eastAsia="Times New Roman" w:hAnsi="Times New Roman" w:cs="Times New Roman"/>
          <w:sz w:val="24"/>
          <w:szCs w:val="24"/>
        </w:rPr>
        <w:t>Managing remote and on-site team communication is a major difficulty in hybrid environments. Spread out teams can fragment communication, causing misunderstandings, missed messages, and less visibility. Slack, Zoom, and project management software assist bridge this divide, but technological issues like intermittent internet or software incompatibilities can slow work and frustrate us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fP1O9NV","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537E47" w14:textId="77777777" w:rsidR="00CC601E" w:rsidRDefault="00000000">
      <w:pPr>
        <w:rPr>
          <w:rFonts w:ascii="Times New Roman" w:hAnsi="Times New Roman" w:cs="Times New Roman"/>
        </w:rPr>
      </w:pPr>
      <w:r>
        <w:rPr>
          <w:rStyle w:val="Strong"/>
          <w:rFonts w:ascii="Times New Roman" w:eastAsia="SimSun" w:hAnsi="Times New Roman" w:cs="Times New Roman"/>
          <w:sz w:val="24"/>
          <w:szCs w:val="24"/>
        </w:rPr>
        <w:lastRenderedPageBreak/>
        <w:t>Case Study: Agile for Emergency COVID-19 Response</w:t>
      </w:r>
      <w:r>
        <w:rPr>
          <w:rFonts w:ascii="Times New Roman" w:eastAsia="SimSun" w:hAnsi="Times New Roman" w:cs="Times New Roman"/>
          <w:sz w:val="24"/>
          <w:szCs w:val="24"/>
        </w:rPr>
        <w:br/>
      </w:r>
      <w:r>
        <w:rPr>
          <w:rFonts w:ascii="Times New Roman" w:eastAsia="SimSun" w:hAnsi="Times New Roman" w:cs="Times New Roman"/>
          <w:sz w:val="24"/>
          <w:szCs w:val="24"/>
          <w:lang w:eastAsia="zh-CN" w:bidi="ar"/>
        </w:rPr>
        <w:t>During the COVID-19 epidemic, a public health technology team used agile approaches to quickly create and put into use digital solutions for managing crises. The hybrid crew, which worked in hospitals, government offices, and homes, had to deal with tight deadlines and changing needs. Agile rituals were shortened, and there were more check-ins each day instead of each week. Even though the setup was broken up, agile principles let the team offer answers in record time. This showed that servant leadership, quick feedback loops, and flexible hybrid coordination can work even when things are quite uncertain[8].</w:t>
      </w:r>
    </w:p>
    <w:p w14:paraId="1B202A75" w14:textId="77777777" w:rsidR="00CC601E" w:rsidRDefault="00CC601E">
      <w:pPr>
        <w:pStyle w:val="ListParagraph"/>
        <w:ind w:left="0"/>
        <w:rPr>
          <w:rFonts w:ascii="Times New Roman" w:eastAsia="Times New Roman" w:hAnsi="Times New Roman" w:cs="Times New Roman"/>
          <w:sz w:val="24"/>
          <w:szCs w:val="24"/>
        </w:rPr>
      </w:pPr>
    </w:p>
    <w:p w14:paraId="3C099AFA" w14:textId="77777777" w:rsidR="00CC601E" w:rsidRDefault="00000000">
      <w:pPr>
        <w:pStyle w:val="ListParagraph"/>
        <w:numPr>
          <w:ilvl w:val="0"/>
          <w:numId w:val="4"/>
        </w:numPr>
        <w:rPr>
          <w:rFonts w:ascii="Times New Roman" w:eastAsia="Times New Roman" w:hAnsi="Times New Roman" w:cs="Times New Roman"/>
          <w:sz w:val="24"/>
          <w:szCs w:val="24"/>
        </w:rPr>
      </w:pPr>
      <w:r>
        <w:rPr>
          <w:rStyle w:val="Strong"/>
        </w:rPr>
        <w:t>Managing Team Dynamics and Performance in Geographically Dispersed Teams</w:t>
      </w:r>
      <w:r>
        <w:br/>
      </w:r>
      <w:r>
        <w:rPr>
          <w:rFonts w:ascii="Times New Roman" w:eastAsia="Times New Roman" w:hAnsi="Times New Roman" w:cs="Times New Roman"/>
          <w:sz w:val="24"/>
          <w:szCs w:val="24"/>
        </w:rPr>
        <w:t>Creating a cohesive team culture in a geographically dispersed team is difficult. Due of the lack of in-person interaction, hybrid team members may feel detached, leading to misunderstandings, distrust, and disengagement. Monitoring team members in multiple locations and time zones makes performance management harder. Stronger organizational tools and result-oriented tracking are needed to ensure responsibility and productiv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87fLVkg","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8B45CE" w14:textId="77777777" w:rsidR="00CC601E" w:rsidRDefault="00000000">
      <w:pPr>
        <w:pStyle w:val="ListParagraph"/>
        <w:numPr>
          <w:ilvl w:val="0"/>
          <w:numId w:val="4"/>
        </w:numPr>
        <w:rPr>
          <w:rFonts w:ascii="Times New Roman" w:eastAsia="Times New Roman" w:hAnsi="Times New Roman" w:cs="Times New Roman"/>
          <w:sz w:val="24"/>
          <w:szCs w:val="24"/>
        </w:rPr>
      </w:pPr>
      <w:r>
        <w:rPr>
          <w:rStyle w:val="Strong"/>
        </w:rPr>
        <w:t>Maintaining Alignment with Stakeholders and Achieving Transparency</w:t>
      </w:r>
      <w:r>
        <w:br/>
      </w:r>
      <w:r>
        <w:rPr>
          <w:rFonts w:ascii="Times New Roman" w:eastAsia="Times New Roman" w:hAnsi="Times New Roman" w:cs="Times New Roman"/>
          <w:sz w:val="24"/>
          <w:szCs w:val="24"/>
        </w:rPr>
        <w:t>It might be challenging to match clients, project sponsors, and internal teams with project goals in hybrid contexts. Remote employment sometimes prevents face-to-face engagement, which can lead to misinterpretation and missed updates. To avoid project delays and scope creep, transparency and feedback are vital. Project managers must provide clear updates and feedback loops to maintain alignment throughout the project lifetim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Y98EgOC","properties":{"formattedCitation":"[14]","plainCitation":"[14]","noteIndex":0},"citationItems":[{"id":7511,"uris":["http://zotero.org/users/16652950/items/YHB57GMW"],"itemData":{"id":7511,"type":"article-journal","abstract":"One of the main obstacles in software development projects is requirement volatility (RV), which is defined as uncertainty or changes in software requirements during the development process. Therefore, this research tries to understand the underlying factors behind the RV and the best practices to reduce it. The methodology used for this research is based upon qualitative research using interviews with 12 participants with experience in agile software development projects. The participants hailed from Austria, Nigeria, the USA, the Philippines, Armenia, Sri Lanka, Germany, Egypt, Canada, and Turkey and held roles such as project managers, software developers, Scrum Masters, testers, business analysts, and product owners. Our findings based on our empirical data revealed six primary factors that cause RV and three main agile practices that help to mitigate it. Theoretically, this study contributes to the body of knowledge relating to RV management. Practically, this research is expected to aid software development teams in comprehending the reasons behind RV and the best practices to effectively minimize it.","container-title":"Informatics","DOI":"10.3390/informatics11010012","ISSN":"2227-9709","issue":"1","language":"en","license":"http://creativecommons.org/licenses/by/3.0/","note":"publisher: Multidisciplinary Digital Publishing Institute","page":"12","source":"www.mdpi.com","title":"Causes and Mitigation Practices of Requirement Volatility in Agile Software Development","volume":"11","author":[{"family":"Mohammad","given":"Abdulghafour"},{"family":"Kollamana","given":"Job Mathew"}],"issued":{"date-parts":[["2024",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501D9A3" w14:textId="77777777" w:rsidR="00CC601E" w:rsidRDefault="00CC601E">
      <w:pPr>
        <w:pStyle w:val="ListParagraph"/>
        <w:ind w:left="0"/>
        <w:rPr>
          <w:rFonts w:ascii="Times New Roman" w:eastAsia="Times New Roman" w:hAnsi="Times New Roman" w:cs="Times New Roman"/>
          <w:sz w:val="24"/>
          <w:szCs w:val="24"/>
        </w:rPr>
      </w:pPr>
    </w:p>
    <w:p w14:paraId="030707FA" w14:textId="77777777" w:rsidR="00CC601E" w:rsidRDefault="00000000">
      <w:pPr>
        <w:pStyle w:val="Heading4"/>
      </w:pPr>
      <w:r>
        <w:rPr>
          <w:rStyle w:val="Strong"/>
          <w:b/>
          <w:bCs/>
        </w:rPr>
        <w:t>Impact of Hybrid Environments on Project Execution</w:t>
      </w:r>
    </w:p>
    <w:p w14:paraId="3FC9B96B" w14:textId="77777777" w:rsidR="00CC601E" w:rsidRDefault="00000000">
      <w:pPr>
        <w:pStyle w:val="ListParagraph"/>
        <w:numPr>
          <w:ilvl w:val="0"/>
          <w:numId w:val="5"/>
        </w:numPr>
        <w:rPr>
          <w:rFonts w:ascii="Times New Roman" w:eastAsia="Times New Roman" w:hAnsi="Times New Roman" w:cs="Times New Roman"/>
          <w:sz w:val="24"/>
          <w:szCs w:val="24"/>
        </w:rPr>
      </w:pPr>
      <w:r>
        <w:rPr>
          <w:rStyle w:val="Strong"/>
        </w:rPr>
        <w:t>How Hybrid Settings Influence the Pace and Quality of Project Outcomes</w:t>
      </w:r>
      <w:r>
        <w:br/>
      </w:r>
      <w:r>
        <w:rPr>
          <w:rFonts w:ascii="Times New Roman" w:eastAsia="Times New Roman" w:hAnsi="Times New Roman" w:cs="Times New Roman"/>
          <w:sz w:val="24"/>
          <w:szCs w:val="24"/>
        </w:rPr>
        <w:t>Hybrid environments can boost or slow project execution. Remote work helps team members to focus without office interruptions, which may speed up work. Lack of immediate access to team members might impede decision-making or cause delays when complicated situations require fast discussion. How successfully the team manages communication, cooperation, and feedback across work environments can also affect outcom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uet1m7Q","properties":{"formattedCitation":"[15]","plainCitation":"[15]","noteIndex":0},"citationItems":[{"id":7516,"uris":["http://zotero.org/users/16652950/items/TTX4KAQU"],"itemData":{"id":7516,"type":"article-journal","abstract":"This literature review examines the effectiveness of remote and hybrid work policies in contemporary workforce management practices. The study aims to explore the impact of remote work arrangements on employee productivity, job satisfaction, and work-life balance, as well as to identify best practices for organizational leaders in managing remote and distributed teams. A systematic review of existing literature was conducted, drawing on peer-reviewed journals, conference proceedings, and academic books. The research highlights the benefits of remote work, including increased productivity and job satisfaction, attributed to reduced workplace distractions and enhanced flexibility. However, challenges such as social isolation and blurred work-life boundaries also emerge. Hybrid work models, combining remote and in-office work, are identified as a promising solution to address these challenges while maintaining opportunities for collaboration. Effective leadership, characterized by transformational leadership styles and proactive communication strategies, is crucial for facilitating successful remote and hybrid work arrangements. The findings underscore the need for ongoing research to explore emerging trends and best practices in remote and hybrid work policies, with a focus on the long-term effects on employee well-being and organizational performance.","container-title":"Jurnal Manajemen Bisnis","DOI":"10.33096/jmb.v11i2.798","ISSN":"2621-1971","issue":"2","language":"en","license":"Copyright (c) 2024 Jurnal  Manajemen Bisnis","page":"891-908","source":"jurnal.fe.umi.ac.id","title":"Exploring the Effectiveness of Remote and Hybrid Work Policies: A Literature Review on Workforce Management Practices","title-short":"Exploring the Effectiveness of Remote and Hybrid Work Policies","volume":"11","author":[{"family":"Mustajab","given":"Duta"}],"issued":{"date-parts":[["2024",7,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8DB0F2C" w14:textId="77777777" w:rsidR="00CC601E" w:rsidRDefault="00000000">
      <w:pPr>
        <w:pStyle w:val="ListParagraph"/>
        <w:numPr>
          <w:ilvl w:val="0"/>
          <w:numId w:val="5"/>
        </w:numPr>
        <w:rPr>
          <w:rFonts w:ascii="Times New Roman" w:eastAsia="Times New Roman" w:hAnsi="Times New Roman" w:cs="Times New Roman"/>
          <w:sz w:val="24"/>
          <w:szCs w:val="24"/>
        </w:rPr>
      </w:pPr>
      <w:r>
        <w:rPr>
          <w:rStyle w:val="Strong"/>
        </w:rPr>
        <w:t>Hybrid Environments and the Shift Towards Outcome-Based Performance</w:t>
      </w:r>
      <w:r>
        <w:br/>
      </w:r>
      <w:r>
        <w:rPr>
          <w:rFonts w:ascii="Times New Roman" w:eastAsia="Times New Roman" w:hAnsi="Times New Roman" w:cs="Times New Roman"/>
          <w:sz w:val="24"/>
          <w:szCs w:val="24"/>
        </w:rPr>
        <w:t>As hybrid workplaces blur remote and in-office labor, project execution stresses outcome-based performance above time-based metrics. In a hybrid setting, productivity is judged by deliverables and project goals, not hours worked or office attendance. This change allows teams to work at their own pace while meeting performance requirements by encouraging autonomy and accountability. Performance metrics should match project goals and outcomes, and agile leadership helps teams make this transform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REjYP8h","properties":{"formattedCitation":"[16]","plainCitation":"[16]","noteIndex":0},"citationItems":[{"id":7518,"uris":["http://zotero.org/users/16652950/items/9UXQP5FW"],"itemData":{"id":7518,"type":"article-journal","abstract":"Working from home has become standard for employees with a university degree. The most common scheme, which has been adopted by around 100 million employees in Europe and North America, is a hybrid schedule, in which individuals spend a mix of days at home and at work each week,. However, the effects of hybrid working on employees and firms have been debated, and some executives argue that it damages productivity, innovation and career development–. Here we ran a six-month randomized control trial investigating the effects of hybrid working from home on 1,612 employees in a Chinese technology company in 2021–2022. We found that hybrid working improved job satisfaction and reduced quit rates by one-third. The reduction in quit rates was significant for non-managers, female employees and those with long commutes. Null equivalence tests showed that hybrid working did not affect performance grades over the next two years of reviews. We found no evidence for a difference in promotions over the next two years overall, or for any major employee subgroup. Finally, null equivalence tests showed that hybrid working had no effect on the lines of code written by computer-engineer employees. We also found that the 395 managers in the experiment revised their surveyed views about the effect of hybrid working on productivity, from a perceived negative effect (−2.6% on average) before the experiment to a perceived positive one (+1.0%) after the experiment. These results indicate that a hybrid schedule with two days a week working from home does not damage performance., A trial investigating the effects of a hybrid working schedule in a Chinese technology firm in 2021–2022 shows that working from home two days a week improved job satisfaction, reduced quitting and did not affect performance.","container-title":"Nature","DOI":"10.1038/s41586-024-07500-2","ISSN":"0028-0836","issue":"8018","journalAbbreviation":"Nature","note":"PMID: 38867040\nPMCID: PMC11208135","page":"920-925","source":"PubMed Central","title":"Hybrid working from home improves retention without damaging performance","volume":"630","author":[{"family":"Bloom","given":"Nicholas"},{"family":"Han","given":"Ruobing"},{"family":"Liang","given":"James"}],"issued":{"date-parts":[["20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6E1D889" w14:textId="77777777" w:rsidR="00CC601E" w:rsidRDefault="00000000">
      <w:pPr>
        <w:pStyle w:val="NormalWeb"/>
      </w:pPr>
      <w:r>
        <w:lastRenderedPageBreak/>
        <w:t>Overall, while hybrid environments offer flexibility and opportunities for greater innovation and diversity, they also present significant challenges in communication, team dynamics, and alignment. To overcome these challenges, project managers must adapt their leadership styles and implement tools and strategies that promote transparency, accountability, and collaboration across dispersed teams.</w:t>
      </w:r>
    </w:p>
    <w:p w14:paraId="613CD988" w14:textId="77777777" w:rsidR="00CC601E" w:rsidRDefault="00000000">
      <w:pPr>
        <w:pStyle w:val="NormalWeb"/>
        <w:ind w:right="720"/>
      </w:pPr>
      <w:r>
        <w:rPr>
          <w:rStyle w:val="Strong"/>
          <w:rFonts w:eastAsia="SimSun"/>
        </w:rPr>
        <w:t>Implications for Practice:</w:t>
      </w:r>
      <w:r>
        <w:rPr>
          <w:rFonts w:eastAsia="SimSun"/>
        </w:rPr>
        <w:t xml:space="preserve"> For practitioners, understanding these challenges means prioritizing robust digital communication strategies, establishing clear performance metrics, and proactively addressing issues of team cohesion. Project managers must intentionally design communication routines and select appropriate tools to minimize misunderstandings and ensure that geographically dispersed teams remain aligned.</w:t>
      </w:r>
    </w:p>
    <w:p w14:paraId="76722778" w14:textId="77777777" w:rsidR="00CC601E" w:rsidRDefault="00CC601E">
      <w:pPr>
        <w:pStyle w:val="NormalWeb"/>
      </w:pPr>
    </w:p>
    <w:p w14:paraId="14612A78" w14:textId="77777777" w:rsidR="00CC601E" w:rsidRDefault="00000000">
      <w:pPr>
        <w:pStyle w:val="Heading3"/>
      </w:pPr>
      <w:r>
        <w:rPr>
          <w:rStyle w:val="Strong"/>
          <w:b/>
          <w:bCs/>
        </w:rPr>
        <w:t>4. Redefining the Project Manager's Role in Hybrid Agile Environments</w:t>
      </w:r>
    </w:p>
    <w:p w14:paraId="6EA70B71" w14:textId="77777777" w:rsidR="00CC601E" w:rsidRDefault="00000000">
      <w:pPr>
        <w:pStyle w:val="Heading4"/>
      </w:pPr>
      <w:r>
        <w:rPr>
          <w:rStyle w:val="Strong"/>
          <w:b/>
          <w:bCs/>
        </w:rPr>
        <w:t>Key Competencies of Agile Project Managers in Hybrid Environments</w:t>
      </w:r>
    </w:p>
    <w:p w14:paraId="196EE3B1"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ybrid agile project manager now needs technical, managerial, and strategic abilities in addition to oversight. Agile project managers must have particular skills to lead teams in remote, on-site, or hybrid workplaces and deliver projects.</w:t>
      </w:r>
    </w:p>
    <w:p w14:paraId="4E21B7AB" w14:textId="77777777" w:rsidR="00CC601E" w:rsidRDefault="00CC601E">
      <w:pPr>
        <w:pStyle w:val="NormalWeb"/>
      </w:pPr>
    </w:p>
    <w:p w14:paraId="7E900810" w14:textId="77777777" w:rsidR="00CC601E" w:rsidRDefault="00000000">
      <w:pPr>
        <w:pStyle w:val="ListParagraph"/>
        <w:numPr>
          <w:ilvl w:val="0"/>
          <w:numId w:val="6"/>
        </w:numPr>
        <w:rPr>
          <w:rFonts w:ascii="Times New Roman" w:eastAsia="Times New Roman" w:hAnsi="Times New Roman" w:cs="Times New Roman"/>
          <w:sz w:val="24"/>
          <w:szCs w:val="24"/>
        </w:rPr>
      </w:pPr>
      <w:r>
        <w:rPr>
          <w:rStyle w:val="Strong"/>
        </w:rPr>
        <w:t>Leadership Skills</w:t>
      </w:r>
      <w:r>
        <w:br/>
      </w:r>
      <w:r>
        <w:rPr>
          <w:rFonts w:ascii="Times New Roman" w:eastAsia="Times New Roman" w:hAnsi="Times New Roman" w:cs="Times New Roman"/>
          <w:sz w:val="24"/>
          <w:szCs w:val="24"/>
        </w:rPr>
        <w:t>Agile project managers must create trust, transparency, and collaboration among team members regardless of location. In hybrid teams, trust is essential because members operate remotely or in different time zones. Agile leaders must empower and empower team members to make decisions and encourage open communication. Transparency is essential when managing several locations or project phases. Agile leaders ensure team members have the knowledge they need to do their responsibilities and understand project goals by creating a transparent workpla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sCVJo3v","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92520F" w14:textId="77777777" w:rsidR="00CC601E" w:rsidRDefault="00000000">
      <w:pPr>
        <w:pStyle w:val="ListParagraph"/>
        <w:numPr>
          <w:ilvl w:val="0"/>
          <w:numId w:val="6"/>
        </w:numPr>
        <w:rPr>
          <w:rFonts w:ascii="Times New Roman" w:eastAsia="Times New Roman" w:hAnsi="Times New Roman" w:cs="Times New Roman"/>
          <w:sz w:val="24"/>
          <w:szCs w:val="24"/>
        </w:rPr>
      </w:pPr>
      <w:r>
        <w:rPr>
          <w:rStyle w:val="Strong"/>
        </w:rPr>
        <w:t>Technological Fluency</w:t>
      </w:r>
      <w:r>
        <w:br/>
      </w:r>
      <w:r>
        <w:rPr>
          <w:rFonts w:ascii="Times New Roman" w:eastAsia="Times New Roman" w:hAnsi="Times New Roman" w:cs="Times New Roman"/>
          <w:sz w:val="24"/>
          <w:szCs w:val="24"/>
        </w:rPr>
        <w:t>Agile project managers need IT skills to manage remote teams. They must master digital tools for project tracking, communication, and collaboration. Jira, Asana, Trello, and Slack allow agile leaders to track project progress, manage workloads, and provide feedback regardless of the team's location. Technological fluency also involves choosing the correct tools for team needs, supporting technical challenges, and optimizing tool use for performance and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8Ymhbxn","properties":{"formattedCitation":"[17]","plainCitation":"[17]","noteIndex":0},"citationItems":[{"id":7524,"uris":["http://zotero.org/users/16652950/items/Q5J6XGCR"],"itemData":{"id":7524,"type":"article-journal","abstract":"Agile project management has become a cornerstone for driving innovation and efficiency in software development, particularly in environments where cross-functional collaboration is essential. This paper explores Agile-based project management strategies aimed at enhancing collaboration within multi-disciplinary teams working on software and analytics projects. As teams become increasingly diverse, integrating Agile principles into project workflows fosters better communication, flexibility, and alignment with project goals. The research delves into best practices for implementing Agile in cross-functional teams, with a focus on promoting transparency, continuous improvement, and adaptability in the development process. The study highlights the importance of key Agile practices such as iterative development, sprints, and regular retrospectives in ensuring effective teamwork and collaboration. By fostering an environment of open communication and rapid feedback, Agile helps to overcome the challenges typically associated with siloed working environments, such as misalignment of objectives, inefficiencies, and slower decision-making. Furthermore, it demonstrates how Agile's flexibility allows teams to adapt to evolving project requirements and respond to unforeseen challenges, making it particularly well-suited for the dynamic nature of software and analytics development. In addition, the paper addresses the role of Agile frameworks such as Scrum and Kanban in enhancing coordination between software developers, data analysts, project managers, and other key stakeholders. By establishing clear roles, responsibilities, and project milestones, these frameworks ensure that all team members are aligned and working toward common objectives. The research also underscores the significance of Agile tools for task tracking, progress monitoring, and communication within multi-disciplinary teams. Through a comprehensive review of successful Agile implementations, the paper provides actionable insights into how organizations can leverage Agile methodologies to improve collaboration, increase productivity, and accelerate project delivery in cross-functional teams working on software and analytics projects.","container-title":"Journal of Frontiers in Multidisciplinary Research","DOI":"10.54660/.IJFMR.2022.3.2.49-64","ISSN":"30509718, 30509726","issue":"2","journalAbbreviation":"JFMR","language":"en","page":"49-64","source":"DOI.org (Crossref)","title":"Agile-Based Project Management Strategies for Enhancing Collaboration in Cross-Functional Software Development Teams","volume":"3","author":[{"family":"Appoh","given":"Mavis"},{"family":"Frempong","given":"David"},{"family":"Akinboboye","given":"Oluwatobi"},{"family":"Okoli","given":"Isaac"},{"family":"Afrihyia","given":"Erica"},{"family":"Umar","given":"Muritala Omeiza"},{"family":"Umana","given":"Andikan Udofot"},{"family":"Omolayo","given":"Olasehinde"}],"issued":{"date-parts":[["20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662FA37" w14:textId="77777777" w:rsidR="00CC601E" w:rsidRDefault="00000000">
      <w:pPr>
        <w:pStyle w:val="Heading4"/>
      </w:pPr>
      <w:r>
        <w:rPr>
          <w:rStyle w:val="Strong"/>
          <w:b/>
          <w:bCs/>
        </w:rPr>
        <w:t>Shifting from Command and Control to Servant Leadership</w:t>
      </w:r>
    </w:p>
    <w:p w14:paraId="7E25F80D"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nsitioning from command-and-control to servant leadership is one of the biggest changes project managers face in hybrid agile environments. The demand for agility, autonomy, and adaptability in distributed teams drives this transition.</w:t>
      </w:r>
    </w:p>
    <w:p w14:paraId="11AA1664" w14:textId="77777777" w:rsidR="00CC601E" w:rsidRDefault="00000000">
      <w:pPr>
        <w:pStyle w:val="ListParagraph"/>
        <w:numPr>
          <w:ilvl w:val="0"/>
          <w:numId w:val="7"/>
        </w:numPr>
        <w:rPr>
          <w:rFonts w:ascii="Times New Roman" w:eastAsia="Times New Roman" w:hAnsi="Times New Roman" w:cs="Times New Roman"/>
          <w:sz w:val="24"/>
          <w:szCs w:val="24"/>
        </w:rPr>
      </w:pPr>
      <w:r>
        <w:rPr>
          <w:rStyle w:val="Strong"/>
        </w:rPr>
        <w:lastRenderedPageBreak/>
        <w:t>Emphasis on Guiding Teams, Removing Obstacles, and Empowering Team Members</w:t>
      </w:r>
      <w:r>
        <w:br/>
      </w:r>
      <w:r>
        <w:rPr>
          <w:rFonts w:ascii="Times New Roman" w:eastAsia="Times New Roman" w:hAnsi="Times New Roman" w:cs="Times New Roman"/>
          <w:sz w:val="24"/>
          <w:szCs w:val="24"/>
        </w:rPr>
        <w:t>Project managers no longer rule everything in agile leadership. Facilitators remove hurdles and guide teams to operate productively. This is much more important in hybrid teams with distant workers. Agile project managers assist teams discover issues, solve them, and provide resources and training. Agile leaders empower their teams to take ownership and responsibility for their work</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vuBhT7","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529C3FC" w14:textId="77777777" w:rsidR="00CC601E" w:rsidRDefault="00000000">
      <w:pPr>
        <w:pStyle w:val="ListParagraph"/>
        <w:numPr>
          <w:ilvl w:val="0"/>
          <w:numId w:val="7"/>
        </w:numPr>
        <w:rPr>
          <w:rFonts w:ascii="Times New Roman" w:eastAsia="Times New Roman" w:hAnsi="Times New Roman" w:cs="Times New Roman"/>
          <w:sz w:val="24"/>
          <w:szCs w:val="24"/>
        </w:rPr>
      </w:pPr>
      <w:r>
        <w:rPr>
          <w:rStyle w:val="Strong"/>
        </w:rPr>
        <w:t>Providing the Right Balance of Autonomy and Support</w:t>
      </w:r>
      <w:r>
        <w:br/>
      </w:r>
      <w:r>
        <w:rPr>
          <w:rFonts w:ascii="Times New Roman" w:eastAsia="Times New Roman" w:hAnsi="Times New Roman" w:cs="Times New Roman"/>
          <w:sz w:val="24"/>
          <w:szCs w:val="24"/>
        </w:rPr>
        <w:t>Agile project managers must combine autonomy and support. Leaders must enable teams to make decisions and own responsibilities while still providing direction and assistance when challenges emerge. This balance allows teams to work independently while meeting project goals. Project managers must give regular feedback and communicate without micromanaging. Agile leaders need technology to stay connected and provide real-time assistance in hybrid situa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sv5yq7p","properties":{"formattedCitation":"[18]","plainCitation":"[18]","noteIndex":0},"citationItems":[{"id":7525,"uris":["http://zotero.org/users/16652950/items/EK8CCW5C"],"itemData":{"id":7525,"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50633A" w14:textId="77777777" w:rsidR="00CC601E" w:rsidRDefault="00000000">
      <w:pPr>
        <w:pStyle w:val="NormalWeb"/>
        <w:numPr>
          <w:ilvl w:val="0"/>
          <w:numId w:val="7"/>
        </w:numPr>
      </w:pPr>
      <w:r>
        <w:rPr>
          <w:rStyle w:val="Strong"/>
        </w:rPr>
        <w:t>Managing Stakeholder Expectations and Communication</w:t>
      </w:r>
    </w:p>
    <w:p w14:paraId="1CFB8941" w14:textId="77777777" w:rsidR="00CC601E" w:rsidRDefault="00000000">
      <w:pPr>
        <w:spacing w:after="0" w:line="24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Agile project managers in hybrid environments must communicate and manage stakeholders. These workplaces generally have remote and on-site stakeholders with varying expectations, communication methods, and work preferences.</w:t>
      </w:r>
    </w:p>
    <w:p w14:paraId="78CD4CB7" w14:textId="77777777" w:rsidR="00CC601E" w:rsidRDefault="00CC601E">
      <w:pPr>
        <w:pStyle w:val="NormalWeb"/>
      </w:pPr>
    </w:p>
    <w:p w14:paraId="7704FAF8" w14:textId="77777777" w:rsidR="00CC601E" w:rsidRDefault="00000000">
      <w:pPr>
        <w:pStyle w:val="NormalWeb"/>
        <w:numPr>
          <w:ilvl w:val="0"/>
          <w:numId w:val="8"/>
        </w:numPr>
      </w:pPr>
      <w:r>
        <w:rPr>
          <w:rStyle w:val="Strong"/>
        </w:rPr>
        <w:t>Bridging Gaps Between Remote and In-Office Stakeholders</w:t>
      </w:r>
      <w:r>
        <w:br/>
        <w:t>Hybrid project teams often work with stakeholders located in different time zones and settings. Bridging these gaps requires agile project managers to maintain regular contact with both remote and in-office stakeholders, ensuring that all parties remain informed, aligned, and engaged. This might include regular virtual meetings, clear documentation, and utilizing collaboration platforms to keep everyone in the loop. By managing expectations effectively, agile leaders ensure that all stakeholders have a clear understanding of the project's progress and any challenges that arise</w:t>
      </w:r>
      <w:r>
        <w:fldChar w:fldCharType="begin"/>
      </w:r>
      <w:r>
        <w:instrText xml:space="preserve"> ADDIN ZOTERO_ITEM CSL_CITATION {"citationID":"LtwXqvE2","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fldChar w:fldCharType="separate"/>
      </w:r>
      <w:r>
        <w:t>[1]</w:t>
      </w:r>
      <w:r>
        <w:fldChar w:fldCharType="end"/>
      </w:r>
      <w:r>
        <w:t>.</w:t>
      </w:r>
    </w:p>
    <w:p w14:paraId="151CEAEA" w14:textId="77777777" w:rsidR="00CC601E" w:rsidRDefault="00000000">
      <w:pPr>
        <w:pStyle w:val="NormalWeb"/>
        <w:numPr>
          <w:ilvl w:val="0"/>
          <w:numId w:val="8"/>
        </w:numPr>
      </w:pPr>
      <w:r>
        <w:rPr>
          <w:rStyle w:val="Strong"/>
        </w:rPr>
        <w:t>Ensuring Regular, Clear, and Efficient Communication Across Different Team Segments</w:t>
      </w:r>
      <w:r>
        <w:br/>
        <w:t>Regular and clear communication becomes even more vital when team members are spread across different locations. Agile project managers need to ensure that communication is consistent and efficient across all segments of the team. This involves setting expectations for communication frequency, creating a communication plan, and utilizing digital tools to streamline information sharing. Additionally, it is essential that agile leaders are proactive in addressing any miscommunication or misunderstanding, which can be more frequent in hybrid environments due to the physical distance between team members</w:t>
      </w:r>
      <w:r>
        <w:fldChar w:fldCharType="begin"/>
      </w:r>
      <w:r>
        <w:instrText xml:space="preserve"> ADDIN ZOTERO_ITEM CSL_CITATION {"citationID":"LZIUyFLG","properties":{"formattedCitation":"[19]","plainCitation":"[19]","noteIndex":0},"citationItems":[{"id":7528,"uris":["http://zotero.org/users/16652950/items/XNYVNL43"],"itemData":{"id":7528,"type":"article-journal","abstract":"One of the main factors in the success of projects is communications management and proper and timely distribution of information among all internal and external project stakeholders. Despite of emphasizing on the importance of project communications in the literature, there are few studies identifying factors influencing project communications. This research aims to address this shortcoming by identifying and determining sequences and relationships factors affecting project communications and their clustering. The informed communication strategy allows managers to structure the information flow in a better and more controlled manner and to avoid the costs caused by lack of effective and timely communication. The present study is conducted to help clarify the views of the organization's managers and project managers on project communications, and to identify factors affecting it and how they effectively communicate to successfully accomplish the projects. First a number of factors influencing project communications are identified on the basis of previous studies and interviews with experts and project managers working in oil, gas and power plant construction megaprojects in Iran. Then, these factors are analyzed by using the combination of fuzzy DEMATEL and Interpretive Structural Modeling (ISM) techniques. The relationships and sequence between the indicators are determined so that it can be effective in project communications planning and project success through providing an insight for senior managers and project managers., Project management; Communications management; Fuzzy DEMATEL; Interpretive structural modeling (ISM); MICMAC Analysis; Construction engineering; Human resource management; Industry management; Business management; Behavioral psychology; Business","container-title":"Heliyon","DOI":"10.1016/j.heliyon.2020.e04430","ISSN":"2405-8440","issue":"8","journalAbbreviation":"Heliyon","note":"PMID: 32793821\nPMCID: PMC7408334","page":"e04430","source":"PubMed Central","title":"Analysis of factors affecting project communications with a hybrid DEMATEL-ISM approach (A case study in Iran)","volume":"6","author":[{"family":"Shakeri","given":"Hedieh"},{"family":"Khalilzadeh","given":"Mohammad"}],"issued":{"date-parts":[["2020",8,4]]}}}],"schema":"https://github.com/citation-style-language/schema/raw/master/csl-citation.json"} </w:instrText>
      </w:r>
      <w:r>
        <w:fldChar w:fldCharType="separate"/>
      </w:r>
      <w:r>
        <w:t>[19]</w:t>
      </w:r>
      <w:r>
        <w:fldChar w:fldCharType="end"/>
      </w:r>
      <w:r>
        <w:t>.</w:t>
      </w:r>
    </w:p>
    <w:p w14:paraId="116CDF5D" w14:textId="77777777" w:rsidR="00CC601E" w:rsidRDefault="00000000">
      <w:pPr>
        <w:pStyle w:val="Heading4"/>
      </w:pPr>
      <w:r>
        <w:rPr>
          <w:rStyle w:val="Strong"/>
          <w:b/>
          <w:bCs/>
        </w:rPr>
        <w:t>Decision-Making in Hybrid Agile Teams</w:t>
      </w:r>
    </w:p>
    <w:p w14:paraId="18C1A9C9"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brid agile teams must balance centralized and decentralized decision-making. In traditional project management, top-down decisions are passed down to the team. Agile teams make choices </w:t>
      </w:r>
      <w:r>
        <w:rPr>
          <w:rFonts w:ascii="Times New Roman" w:eastAsia="Times New Roman" w:hAnsi="Times New Roman" w:cs="Times New Roman"/>
          <w:sz w:val="24"/>
          <w:szCs w:val="24"/>
        </w:rPr>
        <w:lastRenderedPageBreak/>
        <w:t xml:space="preserve">more </w:t>
      </w:r>
      <w:proofErr w:type="spellStart"/>
      <w:r>
        <w:rPr>
          <w:rFonts w:ascii="Times New Roman" w:eastAsia="Times New Roman" w:hAnsi="Times New Roman" w:cs="Times New Roman"/>
          <w:sz w:val="24"/>
          <w:szCs w:val="24"/>
        </w:rPr>
        <w:t>decentralizedly</w:t>
      </w:r>
      <w:proofErr w:type="spellEnd"/>
      <w:r>
        <w:rPr>
          <w:rFonts w:ascii="Times New Roman" w:eastAsia="Times New Roman" w:hAnsi="Times New Roman" w:cs="Times New Roman"/>
          <w:sz w:val="24"/>
          <w:szCs w:val="24"/>
        </w:rPr>
        <w:t>, empowering all team members to act swiftly. Agile project managers must negotiate these processes while keeping the team focused on the project goals.</w:t>
      </w:r>
    </w:p>
    <w:p w14:paraId="589B43EF" w14:textId="77777777" w:rsidR="00CC601E" w:rsidRDefault="00000000">
      <w:pPr>
        <w:pStyle w:val="NormalWeb"/>
        <w:numPr>
          <w:ilvl w:val="0"/>
          <w:numId w:val="9"/>
        </w:numPr>
      </w:pPr>
      <w:r>
        <w:rPr>
          <w:rStyle w:val="Strong"/>
        </w:rPr>
        <w:t>Balancing Centralized vs. Decentralized Decision-Making</w:t>
      </w:r>
      <w:r>
        <w:br/>
        <w:t>In a hybrid environment, agile project managers must carefully balance centralized and decentralized decision-making. Centralized decision-making is important for strategic decisions that require alignment with organizational objectives, such as budget approvals or major direction changes. However, for operational decisions, agile teams are often empowered to make choices quickly and independently. Agile project managers help guide this process by fostering a culture of trust and ensuring that team members have the resources and information needed to make informed decisions</w:t>
      </w:r>
      <w:r>
        <w:fldChar w:fldCharType="begin"/>
      </w:r>
      <w:r>
        <w:instrText xml:space="preserve"> ADDIN ZOTERO_ITEM CSL_CITATION {"citationID":"SEZoCi58","properties":{"formattedCitation":"[20]","plainCitation":"[20]","noteIndex":0},"citationItems":[{"id":7532,"uris":["http://zotero.org/users/16652950/items/7N74UL3S"],"itemData":{"id":7532,"type":"article-journal","abstract":"Decentralization as an organizing principle has drawn growing interest from scholars and practitioners because of its perceived suitability for contemporary market conditions and alignment with employees’ evolving work expectations. However, efforts to decentralize authority face significant obstacles and often end in failure. I propose that existing research on decentralization has struggled to generate insight into how such barriers can be overcome because it has treated decentralization as a static outcome imposed by organizational designers. In contrast, this article treats decentralization as a dynamic and situated achievement that must be continually enacted, and it leverages ethnographic data from a decentralization effort in order to build theory on the organizational practices that support enactments of decentralized authority. I find that successful enactments of decentralized authority were supported by practices that established clear boundaries of authority and focused collective attention on these boundaries, as well as by practices that depersonalized collective attributions of the source of authority. At the same time, the practices were difficult to sustain because they were cognitively, emotionally, and temporally demanding. Through this study, I show that decentralization is not merely a one-time structural change but an ongoing collective process that requires navigating and neutralizing the structural and psychological forces pulling organizations back toward hierarchy.","container-title":"Administrative Science Quarterly","DOI":"10.1177/00018392241257372","ISSN":"0001-8392","issue":"3","language":"EN","note":"publisher: SAGE Publications Inc","page":"791-833","source":"SAGE Journals","title":"Enacting Decentralized Authority: The Practices and Limits of Moving Beyond Hierarchy","title-short":"Enacting Decentralized Authority","volume":"69","author":[{"family":"Lee","given":"Michael Y."}],"issued":{"date-parts":[["2024",9,1]]}}}],"schema":"https://github.com/citation-style-language/schema/raw/master/csl-citation.json"} </w:instrText>
      </w:r>
      <w:r>
        <w:fldChar w:fldCharType="separate"/>
      </w:r>
      <w:r>
        <w:t>[20]</w:t>
      </w:r>
      <w:r>
        <w:fldChar w:fldCharType="end"/>
      </w:r>
      <w:r>
        <w:t>.</w:t>
      </w:r>
    </w:p>
    <w:p w14:paraId="5789FF57" w14:textId="77777777" w:rsidR="00CC601E" w:rsidRDefault="00000000">
      <w:pPr>
        <w:pStyle w:val="NormalWeb"/>
        <w:numPr>
          <w:ilvl w:val="0"/>
          <w:numId w:val="9"/>
        </w:numPr>
      </w:pPr>
      <w:r>
        <w:rPr>
          <w:rStyle w:val="Strong"/>
        </w:rPr>
        <w:t>Guiding Teams Through Iterative Decision-Making Processes</w:t>
      </w:r>
      <w:r>
        <w:br/>
        <w:t>Agile decision-making often takes place iteratively, with teams making small decisions in short cycles (such as sprints). Agile project managers play a crucial role in guiding teams through this iterative decision-making process, ensuring that decisions are made quickly, tested, and adjusted based on feedback. This approach allows teams to maintain flexibility and adapt to changes as they arise. Agile leaders also ensure that these decisions remain aligned with customer needs and project objectives, even when teams work remotely or in varying time zones</w:t>
      </w:r>
      <w:r>
        <w:fldChar w:fldCharType="begin"/>
      </w:r>
      <w:r>
        <w:instrText xml:space="preserve"> ADDIN ZOTERO_ITEM CSL_CITATION {"citationID":"RtuLVYH9","properties":{"formattedCitation":"[21]","plainCitation":"[21]","noteIndex":0},"citationItems":[{"id":7534,"uris":["http://zotero.org/users/16652950/items/QLGRVEZJ"],"itemData":{"id":7534,"type":"article-journal","abstract":"Managing data related to a software product and its development poses significant challenges for software projects and agile development teams. These include integrating data from diverse sources and ensuring data quality amidst continuous change and adaptation.","container-title":"Empirical Software Engineering","DOI":"10.1007/s10664-025-10630-4","ISSN":"1573-7616","issue":"3","journalAbbreviation":"Empir Software Eng","language":"en","page":"77","source":"Springer Link","title":"Exploring data management challenges and solutions in agile software development: a literature review and practitioner survey","title-short":"Exploring data management challenges and solutions in agile software development","volume":"30","author":[{"family":"Fawzy","given":"Ahmed"},{"family":"Tahir","given":"Amjed"},{"family":"Galster","given":"Matthias"},{"family":"Liang","given":"Peng"}],"issued":{"date-parts":[["2025",3,5]]}}}],"schema":"https://github.com/citation-style-language/schema/raw/master/csl-citation.json"} </w:instrText>
      </w:r>
      <w:r>
        <w:fldChar w:fldCharType="separate"/>
      </w:r>
      <w:r>
        <w:t>[21]</w:t>
      </w:r>
      <w:r>
        <w:fldChar w:fldCharType="end"/>
      </w:r>
      <w:r>
        <w:t>.</w:t>
      </w:r>
    </w:p>
    <w:p w14:paraId="64158C70"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ject managers in hybrid agile contexts must be leaders, technical experts, and adaptable. Project managers must be able to manage geographically dispersed teams, balance stakeholder expectations, and use agile decision-making. Agile project managers can succeed with hybrid teams by using servant leadership, communication, and technology. Agile project managers in hybrid environments must balance leadership, technological proficiency, and agility. Agile project managers need the following talents and traits to lead distributed teams, create cooperation, and succeed in dynamic, hybrid environments (table 1).</w:t>
      </w:r>
    </w:p>
    <w:p w14:paraId="29B98ABE" w14:textId="77777777" w:rsidR="00CC601E" w:rsidRDefault="00000000">
      <w:pPr>
        <w:pStyle w:val="NormalWeb"/>
        <w:rPr>
          <w:b/>
          <w:bCs/>
        </w:rPr>
      </w:pPr>
      <w:r>
        <w:rPr>
          <w:b/>
          <w:bCs/>
        </w:rPr>
        <w:t>Table 1: Key Competencies of Agile Project Managers in Hybrid Environments</w:t>
      </w:r>
    </w:p>
    <w:tbl>
      <w:tblPr>
        <w:tblW w:w="0" w:type="auto"/>
        <w:tblLook w:val="04A0" w:firstRow="1" w:lastRow="0" w:firstColumn="1" w:lastColumn="0" w:noHBand="0" w:noVBand="1"/>
      </w:tblPr>
      <w:tblGrid>
        <w:gridCol w:w="2880"/>
        <w:gridCol w:w="2880"/>
        <w:gridCol w:w="2880"/>
      </w:tblGrid>
      <w:tr w:rsidR="00CC601E" w14:paraId="47760D0F" w14:textId="77777777">
        <w:tc>
          <w:tcPr>
            <w:tcW w:w="2880" w:type="dxa"/>
            <w:tcBorders>
              <w:top w:val="single" w:sz="4" w:space="0" w:color="auto"/>
              <w:left w:val="single" w:sz="4" w:space="0" w:color="auto"/>
              <w:bottom w:val="single" w:sz="4" w:space="0" w:color="auto"/>
              <w:right w:val="single" w:sz="4" w:space="0" w:color="auto"/>
            </w:tcBorders>
          </w:tcPr>
          <w:p w14:paraId="4E0C5DA2" w14:textId="77777777" w:rsidR="00CC601E" w:rsidRDefault="00000000">
            <w:r>
              <w:t>Competency</w:t>
            </w:r>
          </w:p>
        </w:tc>
        <w:tc>
          <w:tcPr>
            <w:tcW w:w="2880" w:type="dxa"/>
            <w:tcBorders>
              <w:top w:val="single" w:sz="4" w:space="0" w:color="auto"/>
              <w:left w:val="nil"/>
              <w:bottom w:val="single" w:sz="4" w:space="0" w:color="auto"/>
              <w:right w:val="single" w:sz="4" w:space="0" w:color="auto"/>
            </w:tcBorders>
          </w:tcPr>
          <w:p w14:paraId="4B70FC0C" w14:textId="77777777" w:rsidR="00CC601E" w:rsidRDefault="00000000">
            <w:r>
              <w:t>Description</w:t>
            </w:r>
          </w:p>
        </w:tc>
        <w:tc>
          <w:tcPr>
            <w:tcW w:w="2880" w:type="dxa"/>
            <w:tcBorders>
              <w:top w:val="single" w:sz="4" w:space="0" w:color="auto"/>
              <w:left w:val="nil"/>
              <w:bottom w:val="single" w:sz="4" w:space="0" w:color="auto"/>
              <w:right w:val="single" w:sz="4" w:space="0" w:color="auto"/>
            </w:tcBorders>
          </w:tcPr>
          <w:p w14:paraId="48823D4A" w14:textId="77777777" w:rsidR="00CC601E" w:rsidRDefault="00000000">
            <w:r>
              <w:t>Importance in Hybrid Environments</w:t>
            </w:r>
          </w:p>
        </w:tc>
      </w:tr>
      <w:tr w:rsidR="00CC601E" w14:paraId="078A9060" w14:textId="77777777">
        <w:tc>
          <w:tcPr>
            <w:tcW w:w="2880" w:type="dxa"/>
            <w:tcBorders>
              <w:top w:val="single" w:sz="4" w:space="0" w:color="auto"/>
              <w:left w:val="single" w:sz="4" w:space="0" w:color="auto"/>
              <w:bottom w:val="single" w:sz="4" w:space="0" w:color="auto"/>
              <w:right w:val="single" w:sz="4" w:space="0" w:color="auto"/>
            </w:tcBorders>
          </w:tcPr>
          <w:p w14:paraId="16DFD5BD" w14:textId="77777777" w:rsidR="00CC601E" w:rsidRDefault="00000000">
            <w:r>
              <w:t>Leadership Skills</w:t>
            </w:r>
          </w:p>
        </w:tc>
        <w:tc>
          <w:tcPr>
            <w:tcW w:w="2880" w:type="dxa"/>
            <w:tcBorders>
              <w:top w:val="single" w:sz="4" w:space="0" w:color="auto"/>
              <w:left w:val="nil"/>
              <w:bottom w:val="single" w:sz="4" w:space="0" w:color="auto"/>
              <w:right w:val="single" w:sz="4" w:space="0" w:color="auto"/>
            </w:tcBorders>
          </w:tcPr>
          <w:p w14:paraId="24176C9C" w14:textId="77777777" w:rsidR="00CC601E" w:rsidRDefault="00000000">
            <w:r>
              <w:t>Ability to foster trust, transparency, and collaboration among team members.</w:t>
            </w:r>
          </w:p>
        </w:tc>
        <w:tc>
          <w:tcPr>
            <w:tcW w:w="2880" w:type="dxa"/>
            <w:tcBorders>
              <w:top w:val="single" w:sz="4" w:space="0" w:color="auto"/>
              <w:left w:val="nil"/>
              <w:bottom w:val="single" w:sz="4" w:space="0" w:color="auto"/>
              <w:right w:val="single" w:sz="4" w:space="0" w:color="auto"/>
            </w:tcBorders>
          </w:tcPr>
          <w:p w14:paraId="31AE51F2" w14:textId="77777777" w:rsidR="00CC601E" w:rsidRDefault="00000000">
            <w:r>
              <w:t>Essential for managing geographically dispersed teams, ensuring effective communication, and building a cohesive team culture despite physical distance</w:t>
            </w:r>
            <w:r>
              <w:fldChar w:fldCharType="begin"/>
            </w:r>
            <w:r>
              <w:instrText xml:space="preserve"> ADDIN ZOTERO_ITEM CSL_CITATION {"citationID":"Cs3aRjh7","properties":{"formattedCitation":"[22]","plainCitation":"[22]","noteIndex":0},"citationItems":[{"id":7538,"uris":["http://zotero.org/users/16652950/items/EJWHMS4E"],"itemData":{"id":7538,"type":"article-journal","abstract":"(1) Background: In university contexts, the effectiveness of work teams is vital for institutional success and the personal development of an institution’s members. Objective: Our aim is to understand the relationships between emotional intelligence, team leadership, organizational culture, work climate, and creative synergy with team effectiveness. (2) Methods: We used a cross-sectional predictive design study using structural equation modeling (SEM), in which 512 surveys of employees of a private Peruvian university were analyzed. (3) Results: Leadership and emotional intelligence were found to significantly improve team effectiveness. In addition, organizational culture, work climate, and creative synergy act as mediators in these relationships, enhancing team effectiveness. The adjusted model presented adequate incremental (x2=9452.498, gl=3391, p&lt;0.001) and comparative (TLI=0.998, CFI=0.998, RMSEA=0.017 y SRMR=0.033) goodness-of-fit indices. (4) Conclusions: The results showed that the development of emotional competencies and leadership skills is essential to optimize the effectiveness of work teams in universities. This integrated model not only provides a solid theoretical framework for future research, but also offers practical recommendations for improving the management and performance of work teams.","container-title":"Administrative Sciences","DOI":"10.3390/admsci14110280","ISSN":"2076-3387","issue":"11","language":"en","license":"http://creativecommons.org/licenses/by/3.0/","note":"publisher: Multidisciplinary Digital Publishing Institute","page":"280","source":"www.mdpi.com","title":"Work Team Effectiveness: Importance of Organizational Culture, Work Climate, Leadership, Creative Synergy, and Emotional Intelligence in University Employees","title-short":"Work Team Effectiveness","volume":"14","author":[{"family":"Paredes-Saavedra","given":"Maribel"},{"family":"Vallejos","given":"María"},{"family":"Huancahuire-Vega","given":"Salomón"},{"family":"Morales-García","given":"Wilter C."},{"family":"Geraldo-Campos","given":"Luis Alberto"}],"issued":{"date-parts":[["2024",11]]}}}],"schema":"https://github.com/citation-style-language/schema/raw/master/csl-citation.json"} </w:instrText>
            </w:r>
            <w:r>
              <w:fldChar w:fldCharType="separate"/>
            </w:r>
            <w:r>
              <w:rPr>
                <w:rFonts w:ascii="Calibri" w:hAnsi="Calibri" w:cs="Calibri"/>
              </w:rPr>
              <w:t>[22]</w:t>
            </w:r>
            <w:r>
              <w:fldChar w:fldCharType="end"/>
            </w:r>
            <w:r>
              <w:t>.</w:t>
            </w:r>
          </w:p>
        </w:tc>
      </w:tr>
      <w:tr w:rsidR="00CC601E" w14:paraId="480255F0" w14:textId="77777777">
        <w:tc>
          <w:tcPr>
            <w:tcW w:w="2880" w:type="dxa"/>
            <w:tcBorders>
              <w:top w:val="single" w:sz="4" w:space="0" w:color="auto"/>
              <w:left w:val="single" w:sz="4" w:space="0" w:color="auto"/>
              <w:bottom w:val="single" w:sz="4" w:space="0" w:color="auto"/>
              <w:right w:val="single" w:sz="4" w:space="0" w:color="auto"/>
            </w:tcBorders>
          </w:tcPr>
          <w:p w14:paraId="69D17615" w14:textId="77777777" w:rsidR="00CC601E" w:rsidRDefault="00000000">
            <w:r>
              <w:t>Technological Fluency</w:t>
            </w:r>
          </w:p>
        </w:tc>
        <w:tc>
          <w:tcPr>
            <w:tcW w:w="2880" w:type="dxa"/>
            <w:tcBorders>
              <w:top w:val="single" w:sz="4" w:space="0" w:color="auto"/>
              <w:left w:val="nil"/>
              <w:bottom w:val="single" w:sz="4" w:space="0" w:color="auto"/>
              <w:right w:val="single" w:sz="4" w:space="0" w:color="auto"/>
            </w:tcBorders>
          </w:tcPr>
          <w:p w14:paraId="23AC0136" w14:textId="77777777" w:rsidR="00CC601E" w:rsidRDefault="00000000">
            <w:r>
              <w:t>Proficiency in using digital tools to track progress, communicate, and collaborate.</w:t>
            </w:r>
          </w:p>
        </w:tc>
        <w:tc>
          <w:tcPr>
            <w:tcW w:w="2880" w:type="dxa"/>
            <w:tcBorders>
              <w:top w:val="single" w:sz="4" w:space="0" w:color="auto"/>
              <w:left w:val="nil"/>
              <w:bottom w:val="single" w:sz="4" w:space="0" w:color="auto"/>
              <w:right w:val="single" w:sz="4" w:space="0" w:color="auto"/>
            </w:tcBorders>
          </w:tcPr>
          <w:p w14:paraId="18B73894" w14:textId="77777777" w:rsidR="00CC601E" w:rsidRDefault="00000000">
            <w:r>
              <w:t xml:space="preserve">Critical in hybrid environments where teams rely heavily on technology to stay connected and aligned. Tools like Jira, Asana, and </w:t>
            </w:r>
            <w:r>
              <w:lastRenderedPageBreak/>
              <w:t>Slack are key for project success</w:t>
            </w:r>
            <w:r>
              <w:fldChar w:fldCharType="begin"/>
            </w:r>
            <w:r>
              <w:instrText xml:space="preserve"> ADDIN ZOTERO_ITEM CSL_CITATION {"citationID":"S4ieGtcU","properties":{"formattedCitation":"[23]","plainCitation":"[23]","noteIndex":0},"citationItems":[{"id":7540,"uris":["http://zotero.org/users/16652950/items/KI3CJMMN"],"itemData":{"id":7540,"type":"article-journal","abstract":"The COVID-19 pandemic social distancing forced a shift from Face-to-Face (F2F) to virtual work sessions, applying innovative digital tools. These tools have previously been neglected, mainly due to a conservative approach or prioritization. Consequently, their effectiveness was never tested in depth. While applying these innovative digital tools during the COVID-19 pandemic was clearly preferable to shutting down organizational activity, managers and workers recognized the advantages of these alternatives and tended to apply them in the post-COVID-19 period. However, in this post-pandemic period, which is free from social distancing limitations, a relatively full space of choices was introduced again, which raised the question whether these alternatives should be kept. Therefore, this study examines whether digital communication tools can adequately substitute F2F sessions in project management. We conducted an experiment with participants (n=269),askingthem to perform project-oriented tasks on four platforms: as individuals, in an F2F group meeting, on Zoom, or using WhatsApp. The results indicate that while an F2F meeting is more effective than individual work, Zoom and WhatsApp are not. These findings appear surprising and may contradict the concept of group empowerment. The use of digital sharing platforms did not affect the tasks’ performances nor create synergy. This raises the issue of whether these digital means are here to stay, should be discarded, or must be upgraded.","container-title":"Heliyon","DOI":"10.1016/j.heliyon.2023.e21812","ISSN":"2405-8440","issue":"11","journalAbbreviation":"Heliyon","note":"PMID: 38058628\nPMCID: PMC10695846","page":"e21812","source":"PubMed Central","title":"Effectiveness of the forced usage of alternative digital platforms during the COVID-19 pandemic in project communication management","volume":"9","author":[{"family":"Kordova","given":"Sigal"},{"family":"Hirschprung","given":"Ron S."}],"issued":{"date-parts":[["2023",11,4]]}}}],"schema":"https://github.com/citation-style-language/schema/raw/master/csl-citation.json"} </w:instrText>
            </w:r>
            <w:r>
              <w:fldChar w:fldCharType="separate"/>
            </w:r>
            <w:r>
              <w:rPr>
                <w:rFonts w:ascii="Calibri" w:hAnsi="Calibri" w:cs="Calibri"/>
              </w:rPr>
              <w:t>[23]</w:t>
            </w:r>
            <w:r>
              <w:fldChar w:fldCharType="end"/>
            </w:r>
            <w:r>
              <w:t>.</w:t>
            </w:r>
          </w:p>
        </w:tc>
      </w:tr>
      <w:tr w:rsidR="00CC601E" w14:paraId="508F32A4" w14:textId="77777777">
        <w:tc>
          <w:tcPr>
            <w:tcW w:w="2880" w:type="dxa"/>
            <w:tcBorders>
              <w:top w:val="single" w:sz="4" w:space="0" w:color="auto"/>
              <w:left w:val="single" w:sz="4" w:space="0" w:color="auto"/>
              <w:bottom w:val="single" w:sz="4" w:space="0" w:color="auto"/>
              <w:right w:val="single" w:sz="4" w:space="0" w:color="auto"/>
            </w:tcBorders>
          </w:tcPr>
          <w:p w14:paraId="1CA7BFAA" w14:textId="77777777" w:rsidR="00CC601E" w:rsidRDefault="00000000">
            <w:r>
              <w:lastRenderedPageBreak/>
              <w:t>Adaptability</w:t>
            </w:r>
          </w:p>
        </w:tc>
        <w:tc>
          <w:tcPr>
            <w:tcW w:w="2880" w:type="dxa"/>
            <w:tcBorders>
              <w:top w:val="single" w:sz="4" w:space="0" w:color="auto"/>
              <w:left w:val="nil"/>
              <w:bottom w:val="single" w:sz="4" w:space="0" w:color="auto"/>
              <w:right w:val="single" w:sz="4" w:space="0" w:color="auto"/>
            </w:tcBorders>
          </w:tcPr>
          <w:p w14:paraId="6A70B0AD" w14:textId="77777777" w:rsidR="00CC601E" w:rsidRDefault="00000000">
            <w:r>
              <w:t>Flexibility in adjusting strategies and approaches based on new information or changes in project scope.</w:t>
            </w:r>
          </w:p>
        </w:tc>
        <w:tc>
          <w:tcPr>
            <w:tcW w:w="2880" w:type="dxa"/>
            <w:tcBorders>
              <w:top w:val="single" w:sz="4" w:space="0" w:color="auto"/>
              <w:left w:val="nil"/>
              <w:bottom w:val="single" w:sz="4" w:space="0" w:color="auto"/>
              <w:right w:val="single" w:sz="4" w:space="0" w:color="auto"/>
            </w:tcBorders>
          </w:tcPr>
          <w:p w14:paraId="0036C77A" w14:textId="77777777" w:rsidR="00CC601E" w:rsidRDefault="00000000">
            <w:r>
              <w:t>Agile project managers need to pivot quickly in hybrid environments to address unforeseen challenges or shifts in priorities, ensuring that the project stays on track</w:t>
            </w:r>
            <w:r>
              <w:fldChar w:fldCharType="begin"/>
            </w:r>
            <w:r>
              <w:instrText xml:space="preserve"> ADDIN ZOTERO_ITEM CSL_CITATION {"citationID":"7qcV6b3D","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fldChar w:fldCharType="separate"/>
            </w:r>
            <w:r>
              <w:rPr>
                <w:rFonts w:ascii="Calibri" w:hAnsi="Calibri" w:cs="Calibri"/>
              </w:rPr>
              <w:t>[3]</w:t>
            </w:r>
            <w:r>
              <w:fldChar w:fldCharType="end"/>
            </w:r>
            <w:r>
              <w:t>.</w:t>
            </w:r>
          </w:p>
        </w:tc>
      </w:tr>
      <w:tr w:rsidR="00CC601E" w14:paraId="28164BFE" w14:textId="77777777">
        <w:tc>
          <w:tcPr>
            <w:tcW w:w="2880" w:type="dxa"/>
            <w:tcBorders>
              <w:top w:val="single" w:sz="4" w:space="0" w:color="auto"/>
              <w:left w:val="single" w:sz="4" w:space="0" w:color="auto"/>
              <w:bottom w:val="single" w:sz="4" w:space="0" w:color="auto"/>
              <w:right w:val="single" w:sz="4" w:space="0" w:color="auto"/>
            </w:tcBorders>
          </w:tcPr>
          <w:p w14:paraId="20969493" w14:textId="77777777" w:rsidR="00CC601E" w:rsidRDefault="00000000">
            <w:r>
              <w:t>Servant Leadership</w:t>
            </w:r>
          </w:p>
        </w:tc>
        <w:tc>
          <w:tcPr>
            <w:tcW w:w="2880" w:type="dxa"/>
            <w:tcBorders>
              <w:top w:val="single" w:sz="4" w:space="0" w:color="auto"/>
              <w:left w:val="nil"/>
              <w:bottom w:val="single" w:sz="4" w:space="0" w:color="auto"/>
              <w:right w:val="single" w:sz="4" w:space="0" w:color="auto"/>
            </w:tcBorders>
          </w:tcPr>
          <w:p w14:paraId="4BCE88D8" w14:textId="77777777" w:rsidR="00CC601E" w:rsidRDefault="00000000">
            <w:r>
              <w:t>Shifting from command-and-control to empowering teams and removing obstacles to foster autonomy.</w:t>
            </w:r>
          </w:p>
        </w:tc>
        <w:tc>
          <w:tcPr>
            <w:tcW w:w="2880" w:type="dxa"/>
            <w:tcBorders>
              <w:top w:val="single" w:sz="4" w:space="0" w:color="auto"/>
              <w:left w:val="nil"/>
              <w:bottom w:val="single" w:sz="4" w:space="0" w:color="auto"/>
              <w:right w:val="single" w:sz="4" w:space="0" w:color="auto"/>
            </w:tcBorders>
          </w:tcPr>
          <w:p w14:paraId="4D649E36" w14:textId="77777777" w:rsidR="00CC601E" w:rsidRDefault="00000000">
            <w:r>
              <w:t>In hybrid settings, empowering team members to self-manage while providing support is crucial for fostering accountability and team ownership</w:t>
            </w:r>
            <w:r>
              <w:fldChar w:fldCharType="begin"/>
            </w:r>
            <w:r>
              <w:instrText xml:space="preserve"> ADDIN ZOTERO_ITEM CSL_CITATION {"citationID":"AWVHicPK","properties":{"formattedCitation":"[24]","plainCitation":"[24]","noteIndex":0},"citationItems":[{"id":7544,"uris":["http://zotero.org/users/16652950/items/K5BLLWAA"],"itemData":{"id":7544,"type":"article-journal","abstract":"Background: Servant leadership (SL), characterized by moral behavior and a focus on serving and empowering team members, is particularly relevant in a critical care setting, where a highly pressured environment requires a consistent and empowered team. Psychological safety (PS), a high perception level, and speaking without fear of penalty are highly recommended in critical care areas, including ICUs, CCUs, ERs, burn units, and any other departments that require intensive care for patients to maximize professionalism and improve patient outcomes., \nAim: This study aimed to investigate the relationship between SL and PS as perceived by nurses in critical care areas of Jordanian hospitals., \nMethod: A descriptive, cross-sectional, and correlational design was used. A convenience sample of 207 registered nurses working in inpatient departments and the Hemodialysis Unit across five Jordanian hospitals participated in the study. Data were collected using the SL survey and the PS survey to measure the nurses' perceptions of SL and PS., \nResult: Critical care nurses reported a moderate perception of SL (M = 66.7 out of 108) and PS (M = 90.4 out of 133). A strong, significant, and positive correlation was found between leadership and PS (r = 0.74). Regression results indicated that SL was a significant predictor of PS (β = 0.82, p &lt; 0.001)., \nConclusion: SL is a key factor in healthcare institutions that facilitate PS among critical care nurses.","container-title":"Journal of Nursing Management","DOI":"10.1155/jonm/1028249","ISSN":"0966-0429","journalAbbreviation":"J Nurs Manag","note":"PMID: 40557250\nPMCID: PMC12187444","page":"1028249","source":"PubMed Central","title":"The Role of Servant Leadership in Fostering Psychological Safety Among Nurses in Jordanian Hospitals","volume":"2025","author":[{"family":"Asfour","given":"Luma"},{"family":"Saleh","given":"Ali Moh'd"},{"family":"Abu-Wardeh","given":"Yousef"}],"issued":{"date-parts":[["2025",6,17]]}}}],"schema":"https://github.com/citation-style-language/schema/raw/master/csl-citation.json"} </w:instrText>
            </w:r>
            <w:r>
              <w:fldChar w:fldCharType="separate"/>
            </w:r>
            <w:r>
              <w:rPr>
                <w:rFonts w:ascii="Calibri" w:hAnsi="Calibri" w:cs="Calibri"/>
              </w:rPr>
              <w:t>[24]</w:t>
            </w:r>
            <w:r>
              <w:fldChar w:fldCharType="end"/>
            </w:r>
            <w:r>
              <w:t>.</w:t>
            </w:r>
          </w:p>
        </w:tc>
      </w:tr>
      <w:tr w:rsidR="00CC601E" w14:paraId="02C110D7" w14:textId="77777777">
        <w:tc>
          <w:tcPr>
            <w:tcW w:w="2880" w:type="dxa"/>
            <w:tcBorders>
              <w:top w:val="single" w:sz="4" w:space="0" w:color="auto"/>
              <w:left w:val="single" w:sz="4" w:space="0" w:color="auto"/>
              <w:bottom w:val="single" w:sz="4" w:space="0" w:color="auto"/>
              <w:right w:val="single" w:sz="4" w:space="0" w:color="auto"/>
            </w:tcBorders>
          </w:tcPr>
          <w:p w14:paraId="7A6E28F6" w14:textId="77777777" w:rsidR="00CC601E" w:rsidRDefault="00000000">
            <w:r>
              <w:t>Clear Communication</w:t>
            </w:r>
          </w:p>
        </w:tc>
        <w:tc>
          <w:tcPr>
            <w:tcW w:w="2880" w:type="dxa"/>
            <w:tcBorders>
              <w:top w:val="single" w:sz="4" w:space="0" w:color="auto"/>
              <w:left w:val="nil"/>
              <w:bottom w:val="single" w:sz="4" w:space="0" w:color="auto"/>
              <w:right w:val="single" w:sz="4" w:space="0" w:color="auto"/>
            </w:tcBorders>
          </w:tcPr>
          <w:p w14:paraId="6F264F77" w14:textId="77777777" w:rsidR="00CC601E" w:rsidRDefault="00000000">
            <w:r>
              <w:t>Ensuring that all team members, regardless of location, are well-informed and aligned with project goals.</w:t>
            </w:r>
          </w:p>
        </w:tc>
        <w:tc>
          <w:tcPr>
            <w:tcW w:w="2880" w:type="dxa"/>
            <w:tcBorders>
              <w:top w:val="single" w:sz="4" w:space="0" w:color="auto"/>
              <w:left w:val="nil"/>
              <w:bottom w:val="single" w:sz="4" w:space="0" w:color="auto"/>
              <w:right w:val="single" w:sz="4" w:space="0" w:color="auto"/>
            </w:tcBorders>
          </w:tcPr>
          <w:p w14:paraId="2BC369DD" w14:textId="77777777" w:rsidR="00CC601E" w:rsidRDefault="00000000">
            <w:r>
              <w:t>In hybrid teams, communication gaps can arise, making it vital for agile leaders to establish consistent, transparent communication channels across all team segments</w:t>
            </w:r>
            <w:r>
              <w:fldChar w:fldCharType="begin"/>
            </w:r>
            <w:r>
              <w:instrText xml:space="preserve"> ADDIN ZOTERO_ITEM CSL_CITATION {"citationID":"MRmw6bZS","properties":{"formattedCitation":"[19]","plainCitation":"[19]","noteIndex":0},"citationItems":[{"id":7528,"uris":["http://zotero.org/users/16652950/items/XNYVNL43"],"itemData":{"id":7528,"type":"article-journal","abstract":"One of the main factors in the success of projects is communications management and proper and timely distribution of information among all internal and external project stakeholders. Despite of emphasizing on the importance of project communications in the literature, there are few studies identifying factors influencing project communications. This research aims to address this shortcoming by identifying and determining sequences and relationships factors affecting project communications and their clustering. The informed communication strategy allows managers to structure the information flow in a better and more controlled manner and to avoid the costs caused by lack of effective and timely communication. The present study is conducted to help clarify the views of the organization's managers and project managers on project communications, and to identify factors affecting it and how they effectively communicate to successfully accomplish the projects. First a number of factors influencing project communications are identified on the basis of previous studies and interviews with experts and project managers working in oil, gas and power plant construction megaprojects in Iran. Then, these factors are analyzed by using the combination of fuzzy DEMATEL and Interpretive Structural Modeling (ISM) techniques. The relationships and sequence between the indicators are determined so that it can be effective in project communications planning and project success through providing an insight for senior managers and project managers., Project management; Communications management; Fuzzy DEMATEL; Interpretive structural modeling (ISM); MICMAC Analysis; Construction engineering; Human resource management; Industry management; Business management; Behavioral psychology; Business","container-title":"Heliyon","DOI":"10.1016/j.heliyon.2020.e04430","ISSN":"2405-8440","issue":"8","journalAbbreviation":"Heliyon","note":"PMID: 32793821\nPMCID: PMC7408334","page":"e04430","source":"PubMed Central","title":"Analysis of factors affecting project communications with a hybrid DEMATEL-ISM approach (A case study in Iran)","volume":"6","author":[{"family":"Shakeri","given":"Hedieh"},{"family":"Khalilzadeh","given":"Mohammad"}],"issued":{"date-parts":[["2020",8,4]]}}}],"schema":"https://github.com/citation-style-language/schema/raw/master/csl-citation.json"} </w:instrText>
            </w:r>
            <w:r>
              <w:fldChar w:fldCharType="separate"/>
            </w:r>
            <w:r>
              <w:rPr>
                <w:rFonts w:ascii="Calibri" w:hAnsi="Calibri" w:cs="Calibri"/>
              </w:rPr>
              <w:t>[19]</w:t>
            </w:r>
            <w:r>
              <w:fldChar w:fldCharType="end"/>
            </w:r>
            <w:r>
              <w:t>.</w:t>
            </w:r>
          </w:p>
        </w:tc>
      </w:tr>
      <w:tr w:rsidR="00CC601E" w14:paraId="0B1D759C" w14:textId="77777777">
        <w:tc>
          <w:tcPr>
            <w:tcW w:w="2880" w:type="dxa"/>
            <w:tcBorders>
              <w:top w:val="single" w:sz="4" w:space="0" w:color="auto"/>
              <w:left w:val="single" w:sz="4" w:space="0" w:color="auto"/>
              <w:bottom w:val="single" w:sz="4" w:space="0" w:color="auto"/>
              <w:right w:val="single" w:sz="4" w:space="0" w:color="auto"/>
            </w:tcBorders>
          </w:tcPr>
          <w:p w14:paraId="43AFBB82" w14:textId="77777777" w:rsidR="00CC601E" w:rsidRDefault="00000000">
            <w:r>
              <w:t>Stakeholder Management</w:t>
            </w:r>
          </w:p>
        </w:tc>
        <w:tc>
          <w:tcPr>
            <w:tcW w:w="2880" w:type="dxa"/>
            <w:tcBorders>
              <w:top w:val="single" w:sz="4" w:space="0" w:color="auto"/>
              <w:left w:val="nil"/>
              <w:bottom w:val="single" w:sz="4" w:space="0" w:color="auto"/>
              <w:right w:val="single" w:sz="4" w:space="0" w:color="auto"/>
            </w:tcBorders>
          </w:tcPr>
          <w:p w14:paraId="47B934EF" w14:textId="77777777" w:rsidR="00CC601E" w:rsidRDefault="00000000">
            <w:r>
              <w:t>Managing expectations, feedback, and communication with both remote and on-site stakeholders.</w:t>
            </w:r>
          </w:p>
        </w:tc>
        <w:tc>
          <w:tcPr>
            <w:tcW w:w="2880" w:type="dxa"/>
            <w:tcBorders>
              <w:top w:val="single" w:sz="4" w:space="0" w:color="auto"/>
              <w:left w:val="nil"/>
              <w:bottom w:val="single" w:sz="4" w:space="0" w:color="auto"/>
              <w:right w:val="single" w:sz="4" w:space="0" w:color="auto"/>
            </w:tcBorders>
          </w:tcPr>
          <w:p w14:paraId="273082FA" w14:textId="77777777" w:rsidR="00CC601E" w:rsidRDefault="00000000">
            <w:r>
              <w:t>Crucial for ensuring that all stakeholders, both in-office and remote, remain aligned and informed throughout the project lifecycle</w:t>
            </w:r>
            <w:r>
              <w:fldChar w:fldCharType="begin"/>
            </w:r>
            <w:r>
              <w:instrText xml:space="preserve"> ADDIN ZOTERO_ITEM CSL_CITATION {"citationID":"MclWCJBP","properties":{"formattedCitation":"[25]","plainCitation":"[25]","noteIndex":0},"citationItems":[{"id":7547,"uris":["http://zotero.org/users/16652950/items/5CZ28KMP"],"itemData":{"id":7547,"type":"article-journal","abstract":"Today, the world is experiencing a major cycle of investment in infrastructure, which is essential for the development and prosperity of countries and societies. Management failures in infrastructure projects are widely known, and some of them involve the weak engagement of project stakeholders. The importance of stakeholder involvement as a key factor in the success of infrastructure projects is widely recognized. However, the literature provides few answers to the question of how this process manifests itself in projects. Some scholars have concluded that it is a complex and under-researched management process. The research questions aim to find out how practitioners perceive stakeholder engagement, who conducts activities and processes related to stakeholder engagement and in what ways, what organizational aspects influence the process, and how success is achieved in infrastructure projects. Initially, eight experienced experts involved in a whole range of (complex) infrastructure projects were interviewed, and later, four additional interviews were conducted for verification purposes. During the interviews, all aspects of stakeholder engagement were discussed in detail and a thematic analysis was conducted. Based on the analysis, success and failure factors related to the stakeholder engagement process were defined. As a result, a framework model for stakeholder engagement and infrastructure project success is presented based on three levels of management and three levels of project success.","container-title":"Buildings","DOI":"10.3390/buildings13071785","ISSN":"2075-5309","issue":"7","language":"en","license":"http://creativecommons.org/licenses/by/3.0/","note":"publisher: Multidisciplinary Digital Publishing Institute","page":"1785","source":"www.mdpi.com","title":"Exploring Stakeholder Engagement Process as the Success Factor for Infrastructure Projects","volume":"13","author":[{"family":"Prebanić","given":"Kristijan Robert"},{"family":"Vukomanović","given":"Mladen"}],"issued":{"date-parts":[["2023",7]]}}}],"schema":"https://github.com/citation-style-language/schema/raw/master/csl-citation.json"} </w:instrText>
            </w:r>
            <w:r>
              <w:fldChar w:fldCharType="separate"/>
            </w:r>
            <w:r>
              <w:rPr>
                <w:rFonts w:ascii="Calibri" w:hAnsi="Calibri" w:cs="Calibri"/>
              </w:rPr>
              <w:t>[25]</w:t>
            </w:r>
            <w:r>
              <w:fldChar w:fldCharType="end"/>
            </w:r>
            <w:r>
              <w:t>.</w:t>
            </w:r>
          </w:p>
        </w:tc>
      </w:tr>
      <w:tr w:rsidR="00CC601E" w14:paraId="51501AFB" w14:textId="77777777">
        <w:tc>
          <w:tcPr>
            <w:tcW w:w="2880" w:type="dxa"/>
            <w:tcBorders>
              <w:top w:val="single" w:sz="4" w:space="0" w:color="auto"/>
              <w:left w:val="single" w:sz="4" w:space="0" w:color="auto"/>
              <w:bottom w:val="single" w:sz="4" w:space="0" w:color="auto"/>
              <w:right w:val="single" w:sz="4" w:space="0" w:color="auto"/>
            </w:tcBorders>
          </w:tcPr>
          <w:p w14:paraId="04358B69" w14:textId="77777777" w:rsidR="00CC601E" w:rsidRDefault="00000000">
            <w:r>
              <w:t>Conflict Resolution</w:t>
            </w:r>
          </w:p>
        </w:tc>
        <w:tc>
          <w:tcPr>
            <w:tcW w:w="2880" w:type="dxa"/>
            <w:tcBorders>
              <w:top w:val="single" w:sz="4" w:space="0" w:color="auto"/>
              <w:left w:val="nil"/>
              <w:bottom w:val="single" w:sz="4" w:space="0" w:color="auto"/>
              <w:right w:val="single" w:sz="4" w:space="0" w:color="auto"/>
            </w:tcBorders>
          </w:tcPr>
          <w:p w14:paraId="1531F54B" w14:textId="77777777" w:rsidR="00CC601E" w:rsidRDefault="00000000">
            <w:r>
              <w:t>Addressing and resolving disputes or disagreements within the team.</w:t>
            </w:r>
          </w:p>
        </w:tc>
        <w:tc>
          <w:tcPr>
            <w:tcW w:w="2880" w:type="dxa"/>
            <w:tcBorders>
              <w:top w:val="single" w:sz="4" w:space="0" w:color="auto"/>
              <w:left w:val="nil"/>
              <w:bottom w:val="single" w:sz="4" w:space="0" w:color="auto"/>
              <w:right w:val="single" w:sz="4" w:space="0" w:color="auto"/>
            </w:tcBorders>
          </w:tcPr>
          <w:p w14:paraId="389BEFED" w14:textId="77777777" w:rsidR="00CC601E" w:rsidRDefault="00000000">
            <w:r>
              <w:t>Hybrid teams may experience tension or misalignment due to distance, so effective conflict resolution ensures that teams remain focused and collaborative</w:t>
            </w:r>
            <w:r>
              <w:fldChar w:fldCharType="begin"/>
            </w:r>
            <w:r>
              <w:instrText xml:space="preserve"> ADDIN ZOTERO_ITEM CSL_CITATION {"citationID":"6K2IJnAM","properties":{"formattedCitation":"[26]","plainCitation":"[26]","noteIndex":0},"citationItems":[{"id":7549,"uris":["http://zotero.org/users/16652950/items/V3NGUHAE"],"itemData":{"id":7549,"type":"article-journal","abstract":"This study implements a conflict management training approach guided by principles of transformative learning and conflict management practice simulated via an LLM. Transformative learning is more effective when learners are engaged mentally and behaviorally in learning experiences. Correspondingly, the conflict management training approach involved a three-step procedure consisting of a learning phase, a practice phase enabled by an LLM, and a reflection phase. Fifty-six students enrolled in a systems development course were exposed to the transformative learning approach to conflict management so they would be better prepared to address any potential conflicts within their teams as they approached a semester-long software development project. The study investigated the following: (1) How did the training and practice affect students’ level of confidence in addressing conflict? (2) Which conflict management styles did students use in the simulated practice? (3) Which strategies did students employ when engaging with the simulated conflict? The findings indicate that: (1) 65% of the students significantly increased in confidence in managing conflict by demonstrating collaborative, compromising, and accommodative approaches; (2) 26% of the students slightly increased in confidence by implementing collaborative and accommodative approaches; and (3) 9% of the students did not increase in confidence, as they were already confident in applying collaborative approaches. The three most frequently used strategies for managing conflict were identifying the root cause of the problem, actively listening, and being specific and objective in explaining their concerns.","container-title":"Future Internet","DOI":"10.3390/fi16050177","ISSN":"1999-5903","issue":"5","language":"en","license":"http://creativecommons.org/licenses/by/3.0/","note":"publisher: Multidisciplinary Digital Publishing Institute","page":"177","source":"www.mdpi.com","title":"Teamwork Conflict Management Training and Conflict Resolution Practice via Large Language Models","volume":"16","author":[{"family":"Aggrawal","given":"Sakhi"},{"family":"Magana","given":"Alejandra J."}],"issued":{"date-parts":[["2024",5]]}}}],"schema":"https://github.com/citation-style-language/schema/raw/master/csl-citation.json"} </w:instrText>
            </w:r>
            <w:r>
              <w:fldChar w:fldCharType="separate"/>
            </w:r>
            <w:r>
              <w:rPr>
                <w:rFonts w:ascii="Calibri" w:hAnsi="Calibri" w:cs="Calibri"/>
              </w:rPr>
              <w:t>[26]</w:t>
            </w:r>
            <w:r>
              <w:fldChar w:fldCharType="end"/>
            </w:r>
            <w:r>
              <w:t>.</w:t>
            </w:r>
          </w:p>
        </w:tc>
      </w:tr>
      <w:tr w:rsidR="00CC601E" w14:paraId="46665385" w14:textId="77777777">
        <w:tc>
          <w:tcPr>
            <w:tcW w:w="2880" w:type="dxa"/>
            <w:tcBorders>
              <w:top w:val="single" w:sz="4" w:space="0" w:color="auto"/>
              <w:left w:val="single" w:sz="4" w:space="0" w:color="auto"/>
              <w:bottom w:val="single" w:sz="4" w:space="0" w:color="auto"/>
              <w:right w:val="single" w:sz="4" w:space="0" w:color="auto"/>
            </w:tcBorders>
          </w:tcPr>
          <w:p w14:paraId="0927FEC1" w14:textId="77777777" w:rsidR="00CC601E" w:rsidRDefault="00000000">
            <w:r>
              <w:t>Outcome-Based Performance</w:t>
            </w:r>
          </w:p>
        </w:tc>
        <w:tc>
          <w:tcPr>
            <w:tcW w:w="2880" w:type="dxa"/>
            <w:tcBorders>
              <w:top w:val="single" w:sz="4" w:space="0" w:color="auto"/>
              <w:left w:val="nil"/>
              <w:bottom w:val="single" w:sz="4" w:space="0" w:color="auto"/>
              <w:right w:val="single" w:sz="4" w:space="0" w:color="auto"/>
            </w:tcBorders>
          </w:tcPr>
          <w:p w14:paraId="5E64F758" w14:textId="77777777" w:rsidR="00CC601E" w:rsidRDefault="00000000">
            <w:r>
              <w:t>Focusing on deliverables and project outcomes rather than hours worked or physical presence.</w:t>
            </w:r>
          </w:p>
        </w:tc>
        <w:tc>
          <w:tcPr>
            <w:tcW w:w="2880" w:type="dxa"/>
            <w:tcBorders>
              <w:top w:val="single" w:sz="4" w:space="0" w:color="auto"/>
              <w:left w:val="nil"/>
              <w:bottom w:val="single" w:sz="4" w:space="0" w:color="auto"/>
              <w:right w:val="single" w:sz="4" w:space="0" w:color="auto"/>
            </w:tcBorders>
          </w:tcPr>
          <w:p w14:paraId="6271E4E0" w14:textId="77777777" w:rsidR="00CC601E" w:rsidRDefault="00000000">
            <w:r>
              <w:t>In hybrid settings, performance is measured by results, not time spent in the office, so agile project managers must emphasize results over traditional time-based metrics</w:t>
            </w:r>
            <w:r>
              <w:fldChar w:fldCharType="begin"/>
            </w:r>
            <w:r>
              <w:instrText xml:space="preserve"> ADDIN ZOTERO_ITEM CSL_CITATION {"citationID":"qm34Rp4Q","properties":{"formattedCitation":"[27]","plainCitation":"[27]","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fldChar w:fldCharType="separate"/>
            </w:r>
            <w:r>
              <w:rPr>
                <w:rFonts w:ascii="Calibri" w:hAnsi="Calibri" w:cs="Calibri"/>
              </w:rPr>
              <w:t>[27]</w:t>
            </w:r>
            <w:r>
              <w:fldChar w:fldCharType="end"/>
            </w:r>
            <w:r>
              <w:t>.</w:t>
            </w:r>
          </w:p>
        </w:tc>
      </w:tr>
      <w:tr w:rsidR="00CC601E" w14:paraId="6BE10898" w14:textId="77777777">
        <w:tc>
          <w:tcPr>
            <w:tcW w:w="2880" w:type="dxa"/>
            <w:tcBorders>
              <w:top w:val="single" w:sz="4" w:space="0" w:color="auto"/>
              <w:left w:val="single" w:sz="4" w:space="0" w:color="auto"/>
              <w:bottom w:val="single" w:sz="4" w:space="0" w:color="auto"/>
              <w:right w:val="single" w:sz="4" w:space="0" w:color="auto"/>
            </w:tcBorders>
          </w:tcPr>
          <w:p w14:paraId="5E9EEF9A" w14:textId="77777777" w:rsidR="00CC601E" w:rsidRDefault="00000000">
            <w:r>
              <w:lastRenderedPageBreak/>
              <w:t>Continuous Learning</w:t>
            </w:r>
          </w:p>
        </w:tc>
        <w:tc>
          <w:tcPr>
            <w:tcW w:w="2880" w:type="dxa"/>
            <w:tcBorders>
              <w:top w:val="single" w:sz="4" w:space="0" w:color="auto"/>
              <w:left w:val="nil"/>
              <w:bottom w:val="single" w:sz="4" w:space="0" w:color="auto"/>
              <w:right w:val="single" w:sz="4" w:space="0" w:color="auto"/>
            </w:tcBorders>
          </w:tcPr>
          <w:p w14:paraId="125AE26E" w14:textId="77777777" w:rsidR="00CC601E" w:rsidRDefault="00000000">
            <w:r>
              <w:t>Ongoing development of both the project manager and team to stay current with agile practices and tools.</w:t>
            </w:r>
          </w:p>
        </w:tc>
        <w:tc>
          <w:tcPr>
            <w:tcW w:w="2880" w:type="dxa"/>
            <w:tcBorders>
              <w:top w:val="single" w:sz="4" w:space="0" w:color="auto"/>
              <w:left w:val="nil"/>
              <w:bottom w:val="single" w:sz="4" w:space="0" w:color="auto"/>
              <w:right w:val="single" w:sz="4" w:space="0" w:color="auto"/>
            </w:tcBorders>
          </w:tcPr>
          <w:p w14:paraId="43AD56A0" w14:textId="77777777" w:rsidR="00CC601E" w:rsidRDefault="00000000">
            <w:r>
              <w:t>Essential in fast-paced, hybrid environments to ensure teams are equipped to handle emerging challenges and stay ahead in their use of digital tools and agile techniques</w:t>
            </w:r>
            <w:r>
              <w:fldChar w:fldCharType="begin"/>
            </w:r>
            <w:r>
              <w:instrText xml:space="preserve"> ADDIN ZOTERO_ITEM CSL_CITATION {"citationID":"CZzHwv3P","properties":{"formattedCitation":"[21]","plainCitation":"[21]","noteIndex":0},"citationItems":[{"id":7534,"uris":["http://zotero.org/users/16652950/items/QLGRVEZJ"],"itemData":{"id":7534,"type":"article-journal","abstract":"Managing data related to a software product and its development poses significant challenges for software projects and agile development teams. These include integrating data from diverse sources and ensuring data quality amidst continuous change and adaptation.","container-title":"Empirical Software Engineering","DOI":"10.1007/s10664-025-10630-4","ISSN":"1573-7616","issue":"3","journalAbbreviation":"Empir Software Eng","language":"en","page":"77","source":"Springer Link","title":"Exploring data management challenges and solutions in agile software development: a literature review and practitioner survey","title-short":"Exploring data management challenges and solutions in agile software development","volume":"30","author":[{"family":"Fawzy","given":"Ahmed"},{"family":"Tahir","given":"Amjed"},{"family":"Galster","given":"Matthias"},{"family":"Liang","given":"Peng"}],"issued":{"date-parts":[["2025",3,5]]}}}],"schema":"https://github.com/citation-style-language/schema/raw/master/csl-citation.json"} </w:instrText>
            </w:r>
            <w:r>
              <w:fldChar w:fldCharType="separate"/>
            </w:r>
            <w:r>
              <w:rPr>
                <w:rFonts w:ascii="Calibri" w:hAnsi="Calibri" w:cs="Calibri"/>
              </w:rPr>
              <w:t>[21]</w:t>
            </w:r>
            <w:r>
              <w:fldChar w:fldCharType="end"/>
            </w:r>
            <w:r>
              <w:t>.</w:t>
            </w:r>
          </w:p>
        </w:tc>
      </w:tr>
    </w:tbl>
    <w:p w14:paraId="3313B292" w14:textId="77777777" w:rsidR="00CC601E" w:rsidRDefault="00000000">
      <w:pPr>
        <w:pStyle w:val="NormalWeb"/>
        <w:ind w:right="720"/>
      </w:pPr>
      <w:r>
        <w:rPr>
          <w:rStyle w:val="Strong"/>
          <w:rFonts w:eastAsia="SimSun"/>
        </w:rPr>
        <w:t>Implications for Practice:</w:t>
      </w:r>
      <w:r>
        <w:rPr>
          <w:rFonts w:eastAsia="SimSun"/>
        </w:rPr>
        <w:t xml:space="preserve"> In practical terms, project managers should invest in developing not only technical proficiency with digital platforms but also interpersonal skills such as conflict resolution, servant leadership, and transparent communication. Organizations may benefit from tailored training programs that strengthen these competencies, equipping project managers to guide hybrid teams effectively.</w:t>
      </w:r>
    </w:p>
    <w:p w14:paraId="15B64E8D" w14:textId="77777777" w:rsidR="00CC601E" w:rsidRDefault="00CC601E">
      <w:pPr>
        <w:pStyle w:val="NormalWeb"/>
      </w:pPr>
    </w:p>
    <w:p w14:paraId="0DF043F4" w14:textId="77777777" w:rsidR="00CC601E" w:rsidRDefault="00000000">
      <w:pPr>
        <w:pStyle w:val="Heading3"/>
      </w:pPr>
      <w:r>
        <w:rPr>
          <w:rStyle w:val="Strong"/>
          <w:b/>
          <w:bCs/>
        </w:rPr>
        <w:t>5. Tools and Practices for Agile Leadership in Hybrid Environments</w:t>
      </w:r>
    </w:p>
    <w:p w14:paraId="556B9B1E" w14:textId="77777777" w:rsidR="00CC601E" w:rsidRDefault="00000000">
      <w:pPr>
        <w:pStyle w:val="Heading4"/>
      </w:pPr>
      <w:r>
        <w:rPr>
          <w:rStyle w:val="Strong"/>
          <w:b/>
          <w:bCs/>
        </w:rPr>
        <w:t>Digital Tools for Agile Project Management</w:t>
      </w:r>
    </w:p>
    <w:p w14:paraId="1C2A9F93" w14:textId="77777777" w:rsidR="00CC601E" w:rsidRDefault="00000000">
      <w:pPr>
        <w:pStyle w:val="NormalWeb"/>
      </w:pPr>
      <w:r>
        <w:t>In hybrid environments, leveraging the right digital tools is essential to ensure smooth project management, effective collaboration, and communication. Agile project managers must be proficient in using tools that enable real-time collaboration, tracking progress, and facilitating seamless communication across both remote and in-office teams.</w:t>
      </w:r>
    </w:p>
    <w:p w14:paraId="2A387D6E" w14:textId="77777777" w:rsidR="00CC601E" w:rsidRDefault="00000000">
      <w:pPr>
        <w:pStyle w:val="ListParagraph"/>
        <w:numPr>
          <w:ilvl w:val="0"/>
          <w:numId w:val="10"/>
        </w:numPr>
        <w:rPr>
          <w:rFonts w:ascii="Times New Roman" w:eastAsia="Times New Roman" w:hAnsi="Times New Roman" w:cs="Times New Roman"/>
          <w:sz w:val="24"/>
          <w:szCs w:val="24"/>
        </w:rPr>
      </w:pPr>
      <w:r>
        <w:rPr>
          <w:rStyle w:val="Strong"/>
        </w:rPr>
        <w:t>Collaboration Tools (e.g., Jira, Trello, Asana)</w:t>
      </w:r>
      <w:r>
        <w:br/>
      </w:r>
      <w:r>
        <w:rPr>
          <w:rFonts w:ascii="Times New Roman" w:eastAsia="Times New Roman" w:hAnsi="Times New Roman" w:cs="Times New Roman"/>
          <w:sz w:val="24"/>
          <w:szCs w:val="24"/>
        </w:rPr>
        <w:t xml:space="preserve">Hybrid teams need Jira, Trello, and Asana for agile project management. These technologies help teams organize, prioritize, and track progress in real time, regardless of location. Agile teams use Jira to split tasks into user stories, track sprints, and monitor backlogs. Trello and Asana offer visual task boards to track tasks and statuses, which is excellent for geographically dispersed teams. In hybrid workplaces where teams may not meet </w:t>
      </w:r>
      <w:proofErr w:type="spellStart"/>
      <w:r>
        <w:rPr>
          <w:rFonts w:ascii="Times New Roman" w:eastAsia="Times New Roman" w:hAnsi="Times New Roman" w:cs="Times New Roman"/>
          <w:sz w:val="24"/>
          <w:szCs w:val="24"/>
        </w:rPr>
        <w:t>everyday</w:t>
      </w:r>
      <w:proofErr w:type="spellEnd"/>
      <w:r>
        <w:rPr>
          <w:rFonts w:ascii="Times New Roman" w:eastAsia="Times New Roman" w:hAnsi="Times New Roman" w:cs="Times New Roman"/>
          <w:sz w:val="24"/>
          <w:szCs w:val="24"/>
        </w:rPr>
        <w:t>, these technologies enable project progress visibility.</w:t>
      </w:r>
    </w:p>
    <w:p w14:paraId="5430B32F" w14:textId="77777777" w:rsidR="00CC601E" w:rsidRDefault="00000000">
      <w:pPr>
        <w:pStyle w:val="ListParagraph"/>
        <w:numPr>
          <w:ilvl w:val="0"/>
          <w:numId w:val="10"/>
        </w:numPr>
        <w:rPr>
          <w:rFonts w:ascii="Times New Roman" w:eastAsia="Times New Roman" w:hAnsi="Times New Roman" w:cs="Times New Roman"/>
          <w:sz w:val="24"/>
          <w:szCs w:val="24"/>
        </w:rPr>
      </w:pPr>
      <w:r>
        <w:rPr>
          <w:rStyle w:val="Strong"/>
        </w:rPr>
        <w:t>Communication Platforms (e.g., Slack, Microsoft Teams)</w:t>
      </w:r>
      <w:r>
        <w:br/>
      </w:r>
      <w:r>
        <w:rPr>
          <w:rFonts w:ascii="Times New Roman" w:eastAsia="Times New Roman" w:hAnsi="Times New Roman" w:cs="Times New Roman"/>
          <w:sz w:val="24"/>
          <w:szCs w:val="24"/>
        </w:rPr>
        <w:t>Effective communication is a major hybrid environment difficulty. Slack and Microsoft Teams are vital for team communication and collaboration. Real-time messaging, video conferencing, and file sharing allow teams to connect instantly, regardless of location. Slack channels help teams focus on certain subjects, projects, or divisions. Microsoft Teams integrates effectively with other Microsoft technologies and enables smooth video conferencing, making it useful for hybrid team synchronous and asynchronous collaboration. Agile projects that require regular feedback loops need these communication tools for speedy decision-making, community building, and continuous particip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HoxBaHA","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570430" w14:textId="77777777" w:rsidR="00CC601E" w:rsidRDefault="00000000">
      <w:pPr>
        <w:pStyle w:val="Heading4"/>
      </w:pPr>
      <w:r>
        <w:rPr>
          <w:rStyle w:val="Strong"/>
          <w:b/>
          <w:bCs/>
        </w:rPr>
        <w:t>Agile Practices for Hybrid Teams</w:t>
      </w:r>
    </w:p>
    <w:p w14:paraId="044897C8" w14:textId="77777777" w:rsidR="00CC601E" w:rsidRDefault="00000000">
      <w:pPr>
        <w:pStyle w:val="NormalWeb"/>
      </w:pPr>
      <w:r>
        <w:lastRenderedPageBreak/>
        <w:t>Adapting agile practices for hybrid teams requires modifications to standard agile frameworks to account for the distributed nature of team members. However, the core principles of agile, such as iterative progress, flexibility, and customer feedback, remain central to managing hybrid projects.</w:t>
      </w:r>
    </w:p>
    <w:p w14:paraId="6FF38E53" w14:textId="77777777" w:rsidR="00CC601E" w:rsidRDefault="00000000">
      <w:pPr>
        <w:pStyle w:val="ListParagraph"/>
        <w:numPr>
          <w:ilvl w:val="0"/>
          <w:numId w:val="1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Adapting Scrum, Kanban, and Other Frameworks for Hybrid Settings </w:t>
      </w:r>
      <w:r>
        <w:rPr>
          <w:rFonts w:ascii="Times New Roman" w:eastAsia="Times New Roman" w:hAnsi="Times New Roman" w:cs="Times New Roman"/>
          <w:sz w:val="24"/>
          <w:szCs w:val="24"/>
        </w:rPr>
        <w:br/>
        <w:t>The popular agile frameworks Scrum and Kanban can be deployed in hybrid contexts with few modifications. Scrum teams work in sprints, brief, time-boxed periods to fulfill tasks or goals. Video conferencing and collaboration solutions enable hybrid teams to do sprint planning meetings, daily standups, sprint reviews, and retrospectives. Trello or Jira can be used to see work in progress and keep team members aligned despite working remotely. The Kanban paradigm emphasizes continuous flow rather than time-bound spri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e9dyBVt","properties":{"formattedCitation":"[18]","plainCitation":"[18]","noteIndex":0},"citationItems":[{"id":7525,"uris":["http://zotero.org/users/16652950/items/EK8CCW5C"],"itemData":{"id":7525,"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Agile teams may deliver value iteratively regardless of location by using these frameworks. These frameworks streamline work, enabling speedier decision-making and high-quality product delivery.</w:t>
      </w:r>
    </w:p>
    <w:p w14:paraId="6DA7E89B" w14:textId="77777777" w:rsidR="00CC601E" w:rsidRDefault="00000000">
      <w:pPr>
        <w:rPr>
          <w:rFonts w:ascii="Times New Roman" w:hAnsi="Times New Roman" w:cs="Times New Roman"/>
          <w:sz w:val="24"/>
          <w:szCs w:val="24"/>
        </w:rPr>
      </w:pPr>
      <w:r>
        <w:rPr>
          <w:rFonts w:ascii="Times New Roman" w:eastAsia="SimSun" w:hAnsi="Times New Roman" w:cs="Times New Roman"/>
          <w:b/>
          <w:bCs/>
          <w:sz w:val="24"/>
          <w:szCs w:val="24"/>
          <w:lang w:eastAsia="zh-CN" w:bidi="ar"/>
        </w:rPr>
        <w:t>Case Study: Agile in a Distributed Research Project</w:t>
      </w:r>
      <w:r>
        <w:rPr>
          <w:rFonts w:ascii="Times New Roman" w:eastAsia="SimSun" w:hAnsi="Times New Roman" w:cs="Times New Roman"/>
          <w:b/>
          <w:bCs/>
          <w:sz w:val="24"/>
          <w:szCs w:val="24"/>
          <w:lang w:eastAsia="zh-CN" w:bidi="ar"/>
        </w:rPr>
        <w:br/>
      </w:r>
      <w:r>
        <w:rPr>
          <w:rFonts w:ascii="Times New Roman" w:eastAsia="SimSun" w:hAnsi="Times New Roman" w:cs="Times New Roman"/>
          <w:sz w:val="24"/>
          <w:szCs w:val="24"/>
          <w:lang w:eastAsia="zh-CN" w:bidi="ar"/>
        </w:rPr>
        <w:t xml:space="preserve">A distributed scientific research initiative around Europe showcased the flexibility of Scrum in a hybrid setting. Researchers from different time zones and institutions used digital tools like Jira and Trello to plan sprints and keep track of progress. We held daily stand-ups online and quarterly review seminars in person. This mix of online and in-person rituals made sure that people were responsible while still allowing for change. Hidalgo said that </w:t>
      </w:r>
      <w:proofErr w:type="spellStart"/>
      <w:r>
        <w:rPr>
          <w:rFonts w:ascii="Times New Roman" w:eastAsia="SimSun" w:hAnsi="Times New Roman" w:cs="Times New Roman"/>
          <w:sz w:val="24"/>
          <w:szCs w:val="24"/>
          <w:lang w:eastAsia="zh-CN" w:bidi="ar"/>
        </w:rPr>
        <w:t>organised</w:t>
      </w:r>
      <w:proofErr w:type="spellEnd"/>
      <w:r>
        <w:rPr>
          <w:rFonts w:ascii="Times New Roman" w:eastAsia="SimSun" w:hAnsi="Times New Roman" w:cs="Times New Roman"/>
          <w:sz w:val="24"/>
          <w:szCs w:val="24"/>
          <w:lang w:eastAsia="zh-CN" w:bidi="ar"/>
        </w:rPr>
        <w:t xml:space="preserve"> agile approaches in distributed, knowledge-intensive environments lead to better collaboration, faster delivery of scientific products, and more involvement from remote partners.</w:t>
      </w:r>
    </w:p>
    <w:p w14:paraId="5D937639" w14:textId="77777777" w:rsidR="00CC601E" w:rsidRDefault="00CC601E">
      <w:pPr>
        <w:pStyle w:val="ListParagraph"/>
        <w:spacing w:after="0" w:line="240" w:lineRule="auto"/>
        <w:ind w:left="0"/>
        <w:rPr>
          <w:rFonts w:ascii="Times New Roman" w:eastAsia="Times New Roman" w:hAnsi="Times New Roman" w:cs="Times New Roman"/>
          <w:sz w:val="24"/>
          <w:szCs w:val="24"/>
        </w:rPr>
      </w:pPr>
    </w:p>
    <w:p w14:paraId="7D2B428B" w14:textId="77777777" w:rsidR="00CC601E" w:rsidRDefault="00000000">
      <w:pPr>
        <w:pStyle w:val="ListParagraph"/>
        <w:numPr>
          <w:ilvl w:val="0"/>
          <w:numId w:val="1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gular Sprint Reviews, Retrospectives, and Check-ins for Team Cohesion </w:t>
      </w:r>
      <w:r>
        <w:rPr>
          <w:rFonts w:ascii="Times New Roman" w:eastAsia="Times New Roman" w:hAnsi="Times New Roman" w:cs="Times New Roman"/>
          <w:sz w:val="24"/>
          <w:szCs w:val="24"/>
        </w:rPr>
        <w:br/>
        <w:t>Team cohesion and continual improvement require sprint reviews and retrospectives. All team members must participate in these virtual practices in hybrid teams. Sprint reviews and retrospectives allow teams to share work and get feedback on what worked and what didn't and how to improve processes. These meetings foster a transparent, feedback-friendly atmosphere. Regular check-ins also help teams stay aligned, resolve challenges, and change strategy to meet project goals. These habits are vital in mixed contexts with limited informal, face-to-face interac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k9LaWBU","properties":{"formattedCitation":"[28]","plainCitation":"[28]","noteIndex":0},"citationItems":[{"id":7551,"uris":["http://zotero.org/users/16652950/items/Q5BQXWCE"],"itemData":{"id":7551,"type":"article-journal","abstract":"Context\nSeveral studies contribute with valuable insights into agile teamwork performance. Currently, Scrum is dominating the industrial agile software development practices. Yet, there is a lack of studies that directly explores the role of team maturity and key components of the Scrum framework on being successful at Scrum.\nObjective\nWe investigate the impact of team maturity and four categories of the Scrum framework (team composition, Scrum values, Scrum roles, and Scrum events) on the perception of being successful at Scrum. Hence, we uncover and provide deeper insights into the characteristics and practices of what makes a team successful at Scrum.\nMethod\nWe carry out a large-scale and cross-sectional survey. We conduct Pearson's chi-square test of independence and logistic regression analysis for team maturity and the remaining variables on being successful.\nResults\nAfter surveying 182 Scrum team members, the results show that being successful at Scrum depends on the team maturity level. Team composition variables (fully allocated, low turnover rates, required skills and expertise, and self-management) and directing work in accordance with Scrum values (openness and courage) have an impact. All three Scrum roles are important. Particularly impactful are the developers’ ability to adapt their plans, the product owners’ mandate to prioritize, and the Scrum masters’ ability to ensure that all events take place. Following all Scrum events has an effect on the perception of being successful at Scrum.\nConclusion\nThis work constitutes a valuable contribution to agile practitioners and organizations who are already involved in agile development or plan to pursue agility. Organizations can influence Scrum teams’ journey towards becoming successful at Scrum by ensuring the stability required to allow team maturation and decision-making relevant to team composition variables. This work also provides reflections that are useful for Scrum teams’ practices and internal dynamics related to values, roles, and events.","container-title":"Information and Software Technology","DOI":"10.1016/j.infsof.2022.107079","ISSN":"0950-5849","journalAbbreviation":"Information and Software Technology","page":"107079","source":"ScienceDirect","title":"Mastering scrum with a focus on team maturity and key components of scrum","volume":"153","author":[{"family":"Kadenic","given":"Maja Due"},{"family":"Koumaditis","given":"Konstantinos"},{"family":"Junker-Jensen","given":"Louis"}],"issued":{"date-parts":[["2023",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A4C687" w14:textId="77777777" w:rsidR="00CC601E" w:rsidRDefault="00000000">
      <w:pPr>
        <w:pStyle w:val="ListParagraph"/>
        <w:numPr>
          <w:ilvl w:val="0"/>
          <w:numId w:val="1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ybrid Projects: Tracking Success and Adapting Quickly with Agile Metrics and KPIs </w:t>
      </w:r>
      <w:r>
        <w:rPr>
          <w:rFonts w:ascii="Times New Roman" w:eastAsia="Times New Roman" w:hAnsi="Times New Roman" w:cs="Times New Roman"/>
          <w:sz w:val="24"/>
          <w:szCs w:val="24"/>
        </w:rPr>
        <w:br/>
        <w:t xml:space="preserve">Agile metrics like velocity, burn-down charts, and cycle time help track hybrid project development. These indicators assist project managers evaluate team performance and identify bottlenecks. A velocity metric measures sprint work, while burn-down charts assess task completion over time. These technologies enable hybrid project managers measure progress and meet deadlines and client expectations despite team members' physical distance. These measurements let teams change rapidly and better, emphasizing </w:t>
      </w:r>
      <w:proofErr w:type="spellStart"/>
      <w:r>
        <w:rPr>
          <w:rFonts w:ascii="Times New Roman" w:eastAsia="Times New Roman" w:hAnsi="Times New Roman" w:cs="Times New Roman"/>
          <w:sz w:val="24"/>
          <w:szCs w:val="24"/>
        </w:rPr>
        <w:t>agile's</w:t>
      </w:r>
      <w:proofErr w:type="spellEnd"/>
      <w:r>
        <w:rPr>
          <w:rFonts w:ascii="Times New Roman" w:eastAsia="Times New Roman" w:hAnsi="Times New Roman" w:cs="Times New Roman"/>
          <w:sz w:val="24"/>
          <w:szCs w:val="24"/>
        </w:rPr>
        <w:t xml:space="preserve"> continuous adaption premi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w1Qacfz","properties":{"formattedCitation":"[29]","plainCitation":"[29]","noteIndex":0},"citationItems":[{"id":7554,"uris":["http://zotero.org/users/16652950/items/UGCSWUKF"],"itemData":{"id":7554,"type":"article-journal","abstract":"Nowadays, technology plays a fundamental role in data collection and analysis, which are essential for decision-making in various fields. Agile methodologies have transformed project management by focusing on continuous delivery and adaptation to change. In multiple project management, assessing the progress and pace of work in Sprints is particularly important. In this work, a data model was developed to evaluate the progress and pace of work, based on the visual interpretation of numerical data from certain graphs that allow tracking, such as the Burndown chart. Additionally, experiments with machine learning algorithms were carried out to validate the effectiveness and potential improvements facilitated by this dataset development.","container-title":"Information","DOI":"10.3390/info15110726","ISSN":"2078-2489","issue":"11","language":"en","license":"http://creativecommons.org/licenses/by/3.0/","note":"publisher: Multidisciplinary Digital Publishing Institute","page":"726","source":"www.mdpi.com","title":"Sprint Management in Agile Approach: Progress and Velocity Evaluation Applying Machine Learning","title-short":"Sprint Management in Agile Approach","volume":"15","author":[{"family":"Pérez Castillo","given":"Yadira Jazmín"},{"family":"Orantes Jiménez","given":"Sandra Dinora"},{"family":"Letelier Torres","given":"Patricio Orlando"}],"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F6128F1" w14:textId="77777777" w:rsidR="00CC601E" w:rsidRDefault="00000000">
      <w:pPr>
        <w:pStyle w:val="Heading4"/>
      </w:pPr>
      <w:r>
        <w:rPr>
          <w:rStyle w:val="Strong"/>
          <w:b/>
          <w:bCs/>
        </w:rPr>
        <w:t>Strategies for Managing Hybrid Teams Effectively</w:t>
      </w:r>
    </w:p>
    <w:p w14:paraId="7D6CA826" w14:textId="77777777" w:rsidR="00CC601E" w:rsidRDefault="00000000">
      <w:pPr>
        <w:pStyle w:val="NormalWeb"/>
      </w:pPr>
      <w:r>
        <w:lastRenderedPageBreak/>
        <w:t>Managing hybrid teams requires specific strategies to overcome the challenges posed by distance, differing work schedules, and the need for cross-functional collaboration.</w:t>
      </w:r>
    </w:p>
    <w:p w14:paraId="4C7BAAB9" w14:textId="77777777" w:rsidR="00CC601E" w:rsidRDefault="00000000">
      <w:pPr>
        <w:pStyle w:val="ListParagraph"/>
        <w:numPr>
          <w:ilvl w:val="0"/>
          <w:numId w:val="12"/>
        </w:numPr>
        <w:rPr>
          <w:rFonts w:ascii="Times New Roman" w:eastAsia="Times New Roman" w:hAnsi="Times New Roman" w:cs="Times New Roman"/>
          <w:sz w:val="24"/>
          <w:szCs w:val="24"/>
        </w:rPr>
      </w:pPr>
      <w:r>
        <w:rPr>
          <w:rStyle w:val="Strong"/>
        </w:rPr>
        <w:t>Building and Maintaining a High-Performing Hybrid Team Culture</w:t>
      </w:r>
      <w:r>
        <w:br/>
      </w:r>
      <w:r>
        <w:rPr>
          <w:rFonts w:ascii="Times New Roman" w:eastAsia="Times New Roman" w:hAnsi="Times New Roman" w:cs="Times New Roman"/>
          <w:sz w:val="24"/>
          <w:szCs w:val="24"/>
        </w:rPr>
        <w:t>In hybrid environments, productivity and collaboration require a strong team culture. Agile leaders must build trust and belonging to make all team members, remote or in-office, feel valued and engaged. Virtual coffee breaks, games, and brainstorming sessions can help remote team members bond. Open communication, transparency, and a growth mentality can also assist team members bond and work toward project goals. Positive relationships and an inclusive environment where everyone has a voice should be stressed by the project manage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sgo8hrU","properties":{"formattedCitation":"[30]","plainCitation":"[30]","noteIndex":0},"citationItems":[{"id":7556,"uris":["http://zotero.org/users/16652950/items/ACB4KBHC"],"itemData":{"id":7556,"type":"article-journal","abstract":"Expectations for where and when work should take place changed radically for workers through the COVID-19 global pandemic. Now that COVID-19 no longer poses a significant safety threat for the typical worker, executives at many organizations are now expecting their employees to return to the office. The issues seem to revolve around perceived barriers to culture, collaboration, and innovation when employees are not present together in the office. Yet, many employees strongly resist a return to the office. They have experienced well-being, productivity, and autonomy benefits from a remote and hybrid work arrangement. Rigid return to office rules feel outdated, manipulative, and controlling to many employees. In the current article we explore expert opinion on the issues of culture, collaboration, and innovation. Specifically, we ask whether a return to office will improve these aspects of organizational functioning and we outline evidence that leads us to provide an answer these questions. Executives and managers may find these expert opinions useful in their consideration of workplace policies and guidelines for the use of remote, hybrid, and in office work arrangements in their organizations.","container-title":"Organizational Dynamics","DOI":"10.1016/j.orgdyn.2023.100981","ISSN":"0090-2616","issue":"2","journalAbbreviation":"Organ Dyn","note":"PMID: 37287638\nPMCID: PMC10126217","page":"100981","source":"PubMed Central","title":"Should employees be required to return to the office?","volume":"52","author":[{"family":"Gibson","given":"Cristina B."},{"family":"Gilson","given":"Lucy L."},{"family":"Griffith","given":"Terri L."},{"family":"O’Neill","given":"Thomas A."}],"issued":{"date-parts":[["20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F514ADB" w14:textId="77777777" w:rsidR="00CC601E" w:rsidRDefault="00000000">
      <w:pPr>
        <w:pStyle w:val="ListParagraph"/>
        <w:numPr>
          <w:ilvl w:val="0"/>
          <w:numId w:val="12"/>
        </w:numPr>
        <w:rPr>
          <w:rFonts w:ascii="Times New Roman" w:eastAsia="Times New Roman" w:hAnsi="Times New Roman" w:cs="Times New Roman"/>
          <w:sz w:val="24"/>
          <w:szCs w:val="24"/>
        </w:rPr>
      </w:pPr>
      <w:r>
        <w:rPr>
          <w:rStyle w:val="Strong"/>
        </w:rPr>
        <w:t>Ensuring Cross-Functional Collaboration and Integration</w:t>
      </w:r>
      <w:r>
        <w:br/>
      </w:r>
      <w:r>
        <w:rPr>
          <w:rFonts w:ascii="Times New Roman" w:eastAsia="Times New Roman" w:hAnsi="Times New Roman" w:cs="Times New Roman"/>
          <w:sz w:val="24"/>
          <w:szCs w:val="24"/>
        </w:rPr>
        <w:t>In hybrid environments, seamless cooperation between functional areas and workspaces is difficult. Agile leaders must inspire cross-functional collaboration by breaking down silos and uniting teams. To clarify each department's involvement in the project, cross-team workshops or cooperative planning may be needed. Regular contact using collaboration technologies and scheduling overlapping working hours for remote teams can help integrate all team members. Agile project managers enable scattered hybrid teams work together by encouraging cross-functional collaboration.</w:t>
      </w:r>
    </w:p>
    <w:p w14:paraId="2CB1909F" w14:textId="77777777" w:rsidR="00CC601E" w:rsidRDefault="00000000">
      <w:pPr>
        <w:pStyle w:val="NormalWeb"/>
      </w:pPr>
      <w:r>
        <w:t>Leveraging the right tools, adopting agile frameworks, and employing effective strategies are all essential for managing hybrid teams successfully. By integrating digital tools for communication and collaboration, adapting agile practices to suit hybrid environments, and fostering a culture of continuous improvement and collaboration, agile project managers can ensure that their teams remain aligned, productive, and motivated throughout the lifecycle of the project.</w:t>
      </w:r>
    </w:p>
    <w:p w14:paraId="3305EE2B" w14:textId="77777777" w:rsidR="00CC601E" w:rsidRDefault="00000000">
      <w:pPr>
        <w:pStyle w:val="NormalWeb"/>
        <w:ind w:right="720"/>
      </w:pPr>
      <w:r>
        <w:rPr>
          <w:rStyle w:val="Strong"/>
          <w:rFonts w:eastAsia="SimSun"/>
        </w:rPr>
        <w:t>Implications for Practice:</w:t>
      </w:r>
      <w:r>
        <w:rPr>
          <w:rFonts w:eastAsia="SimSun"/>
        </w:rPr>
        <w:t xml:space="preserve"> Practitioners should adopt digital tools that are well-suited to their organizational culture and project scope, ensuring they are integrated seamlessly into daily workflows. Beyond tool adoption, agile leaders should reinforce practices such as regular retrospectives and sprint reviews to maintain team cohesion, even when members are not co-located.</w:t>
      </w:r>
    </w:p>
    <w:p w14:paraId="058EA943" w14:textId="77777777" w:rsidR="00CC601E" w:rsidRDefault="00CC601E">
      <w:pPr>
        <w:pStyle w:val="NormalWeb"/>
      </w:pPr>
    </w:p>
    <w:p w14:paraId="4D002750" w14:textId="77777777" w:rsidR="00CC601E" w:rsidRDefault="00000000">
      <w:pPr>
        <w:pStyle w:val="Heading3"/>
      </w:pPr>
      <w:r>
        <w:rPr>
          <w:rStyle w:val="Strong"/>
          <w:b/>
          <w:bCs/>
        </w:rPr>
        <w:t>6. Challenges Faced by Project Managers in Hybrid Agile Environments</w:t>
      </w:r>
    </w:p>
    <w:p w14:paraId="19F0F5D7" w14:textId="77777777" w:rsidR="00CC601E" w:rsidRDefault="00000000">
      <w:pPr>
        <w:pStyle w:val="Heading4"/>
      </w:pPr>
      <w:r>
        <w:rPr>
          <w:rStyle w:val="Strong"/>
          <w:b/>
          <w:bCs/>
        </w:rPr>
        <w:t>Balancing Flexibility with Control</w:t>
      </w:r>
    </w:p>
    <w:p w14:paraId="4C140169"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managers in hybrid agile contexts must balance flexibility and control. Agile methods encourage flexibility, allowing team members to handle their work as they see fit, whether in the office or remotely. Hybrid teams, where team members work remotely, often struggle to maintain flexibility while meeting deadlines, quality standards, and goals. </w:t>
      </w:r>
      <w:r>
        <w:rPr>
          <w:rFonts w:ascii="Times New Roman" w:eastAsia="Times New Roman" w:hAnsi="Times New Roman" w:cs="Times New Roman"/>
          <w:sz w:val="24"/>
          <w:szCs w:val="24"/>
        </w:rPr>
        <w:br/>
        <w:t xml:space="preserve">Project managers must empower teams to organize, take initiative, and solve problems independently, but they must also guarantee that these efforts support project goals. Flexible scheduling, communication, and decision-making are crucial, but projects can rapidly deviate </w:t>
      </w:r>
      <w:r>
        <w:rPr>
          <w:rFonts w:ascii="Times New Roman" w:eastAsia="Times New Roman" w:hAnsi="Times New Roman" w:cs="Times New Roman"/>
          <w:sz w:val="24"/>
          <w:szCs w:val="24"/>
        </w:rPr>
        <w:lastRenderedPageBreak/>
        <w:t>without proper control and oversight. Agile leaders must set clear goals, maintain regular touchpoints, and build effective tracking methods without micromanaging to keep teams accountable and aligned with the vis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vlmMY97","properties":{"formattedCitation":"[31]","plainCitation":"[31]","noteIndex":0},"citationItems":[{"id":7559,"uris":["http://zotero.org/users/16652950/items/FD6ULUML"],"itemData":{"id":7559,"type":"article-journal","container-title":"Production Planning &amp; Control","DOI":"10.1080/09537287.2024.2349231","ISSN":"0953-7287","issue":"9","note":"publisher: Taylor &amp; Francis","page":"1188-1205","source":"tandfonline.com (Atypon)","title":"Customising Hybrid project management methodologies","volume":"36","author":[{"family":"Mirzaei","given":"M."},{"family":"Mabin","given":"V. J."},{"family":"Zwikael","given":"O."}],"issued":{"date-parts":[["2025",7,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686FDD9" w14:textId="77777777" w:rsidR="00CC601E" w:rsidRDefault="00000000">
      <w:pPr>
        <w:pStyle w:val="NormalWeb"/>
        <w:ind w:right="720"/>
      </w:pPr>
      <w:r>
        <w:rPr>
          <w:rStyle w:val="Strong"/>
          <w:rFonts w:eastAsia="SimSun"/>
        </w:rPr>
        <w:t>Case Study: Hybrid Agile in the Construction Industry</w:t>
      </w:r>
      <w:r>
        <w:rPr>
          <w:rFonts w:eastAsia="SimSun"/>
        </w:rPr>
        <w:br/>
        <w:t>A construction project in Chile illustrates the hybrid application of agile leadership. The pre-construction stage involved both office-based design teams and site-based engineers. Leaders adopted a hybrid agile approach by combining traditional planning tools with agile stand-ups and sprint reviews. While digital platforms facilitated remote design collaboration, on-site daily check-ins allowed quick resolution of physical constraints. Project managers reported challenges in aligning site safety requirements with agile flexibility, but overall outcomes included improved stakeholder communication, reduced rework, and faster decision-making compared to conventional methods[1].</w:t>
      </w:r>
    </w:p>
    <w:p w14:paraId="73C54C77" w14:textId="77777777" w:rsidR="00CC601E" w:rsidRDefault="00000000">
      <w:pPr>
        <w:pStyle w:val="Heading4"/>
      </w:pPr>
      <w:r>
        <w:rPr>
          <w:rStyle w:val="Strong"/>
          <w:b/>
          <w:bCs/>
        </w:rPr>
        <w:t>Maintaining Team Cohesion</w:t>
      </w:r>
    </w:p>
    <w:p w14:paraId="73135AE0"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of physical distance and lack of in-person connection, hybrid teams can struggle to maintain cohesion. In traditional, in-office settings, face-to-face encounters, spontaneous talks, and shared experiences foster team cohesion. Hybrid teams with distant workers find organic coherence harder to create. </w:t>
      </w:r>
      <w:r>
        <w:rPr>
          <w:rFonts w:ascii="Times New Roman" w:eastAsia="Times New Roman" w:hAnsi="Times New Roman" w:cs="Times New Roman"/>
          <w:sz w:val="24"/>
          <w:szCs w:val="24"/>
        </w:rPr>
        <w:br/>
        <w:t>Virtual team members may feel isolated, which can lower morale and engagement. Hybrid agile project managers must promote teamwork. This involves regular communication through video conferences, virtual meetings, and collaboration platforms, team-building events, and making sure every team member feels included and valued. Agile leaders must also keep communication open, offer assistance, and address isolation and connection concerns to address disengage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ICKPnsm","properties":{"formattedCitation":"[32]","plainCitation":"[32]","noteIndex":0},"citationItems":[{"id":7561,"uris":["http://zotero.org/users/16652950/items/DYXU38BW"],"itemData":{"id":7561,"type":"article-journal","abstract":"This paper examines the transformative impact of remote work on organizational dynamics, mainly focusing on team cohesion and collaboration to build effective teams. The emergence of remote work, accelerated by technological advancements and the COVID-19 pandemic, has fundamentally altered the traditional workplace model, offering employees increased flexibility and access to a global talent pool. Existing research highlights the productivity benefits of remote work, with studies indicating enhanced output and reduced operational costs for businesses. However, this shift presents new challenges in cultivating effective teamwork, as successful collaboration now relies heavily on digital communication tools. Key challenges include lack of team cohesion, communication issues, isolation, technological proficiency, perceived inequalities, and trust and accountability concerns.&amp;nbsp; The article analyzes the critical factors influencing team cohesion in remote settings and explores strategies for building effective teams without physical presence. The paper underscores the importance of adapting team management practices to ensure sustained productivity and connection in an increasingly remote work environment.\n\nDOI:&amp;nbsp;https://doi.org/10.59857/VRXH4886\n\n\n\n&amp;nbsp;","container-title":"International Journal of Advanced Business Studies","DOI":"10.59857/VRXH4886","ISSN":"2940-2735","issue":"2","language":"en","page":"133-148","source":"besra-journals.net","title":"The Impact of Remote Work on Building Effective Teams: Exploring the Challenges of Fostering Team Cohesion in Remote Work Environments, A brief review of literature","title-short":"The Impact of Remote Work on Building Effective Teams","volume":"4","author":[{"family":"Chinyuku","given":"Clementine"},{"family":"Qutieshat","given":"Abubaker"}],"issued":{"date-parts":[["2025",5,3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t>.</w:t>
      </w:r>
    </w:p>
    <w:p w14:paraId="48924813" w14:textId="77777777" w:rsidR="00CC601E" w:rsidRDefault="00000000">
      <w:pPr>
        <w:pStyle w:val="Heading4"/>
      </w:pPr>
      <w:r>
        <w:rPr>
          <w:rStyle w:val="Strong"/>
          <w:b/>
          <w:bCs/>
        </w:rPr>
        <w:t>Ensuring Consistency in Performance</w:t>
      </w:r>
    </w:p>
    <w:p w14:paraId="2EE3CEC1"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brid workplaces, where teams are commonly spread across time zones or work schedules, make it difficult to maintain performance and project goals. Agile promotes autonomy and self-organization, yet team members working under varied conditions and schedules can make it hard to maintain standards and deliverables. </w:t>
      </w:r>
      <w:r>
        <w:rPr>
          <w:rFonts w:ascii="Times New Roman" w:eastAsia="Times New Roman" w:hAnsi="Times New Roman" w:cs="Times New Roman"/>
          <w:sz w:val="24"/>
          <w:szCs w:val="24"/>
        </w:rPr>
        <w:br/>
        <w:t>Planning and coordinating distributed teams' goals, quality standards, and deadlines is crucial. Project managers must guarantee that all team members, regardless of location, are working toward the same goals and understand their roles and duties within the project framework. Agile leaders must set clear goals, communicate often, and align team members on project priorities to achieve thi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LqFWGdj","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747F9162"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lexity comes with decentralized performance monitoring. Hybrid environments make daily check-ins and physical observation impractical for performance management. Agile project managers track team performance using digital tools, KPIs, and progress reviews. These tools help project managers spot delays and quality issues and fix them. Agile project managers help keep teams focused and aligned in hybrid work settings by promoting accountability, openness, and feedback. Project managers must combine freedom and control, cohesion and engagement, and consistent performance across distant teams to manage hybrid agile teams. Agile leaders </w:t>
      </w:r>
      <w:r>
        <w:rPr>
          <w:rFonts w:ascii="Times New Roman" w:eastAsia="Times New Roman" w:hAnsi="Times New Roman" w:cs="Times New Roman"/>
          <w:sz w:val="24"/>
          <w:szCs w:val="24"/>
        </w:rPr>
        <w:lastRenderedPageBreak/>
        <w:t>may overcome these hurdles and achieve hybrid project success by using the correct tools, communicating openly, and setting clear goal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EpYDKRi","properties":{"formattedCitation":"[33]","plainCitation":"[33]","noteIndex":0},"citationItems":[{"id":7563,"uris":["http://zotero.org/users/16652950/items/H2J3CCLU"],"itemData":{"id":7563,"type":"article-journal","abstract":"The purpose of this review is to look at the future sustainability of project management by combining agile methodology and product management. Digital transformation is evolving rapidly, and the question is whether traditional project management is sustainable. To ensure sustainability, a hybrid approach is taken by combining agile methodology to ensure the latest trend in software development approaches are maintained. Agile methodologies were crafted in 2000, but it has only been widely used since 2011 for software development. This paper will focus on the types of agile requirements engineering methods used in the agile framework, used and described in various articles, journals, and studies over the last six years, and how this can be applied together with traditional project management.","container-title":"Sustainability","DOI":"10.3390/su15021121","ISSN":"2071-1050","issue":"2","language":"en","license":"http://creativecommons.org/licenses/by/3.0/","note":"publisher: Multidisciplinary Digital Publishing Institute","page":"1121","source":"www.mdpi.com","title":"Hybrid Project Management between Traditional Software Development Lifecycle and Agile Based Product Development for Future Sustainability","volume":"15","author":[{"family":"Leong","given":"Jason"},{"family":"May Yee","given":"Kiu"},{"family":"Baitsegi","given":"Onalethata"},{"family":"Palanisamy","given":"Lingesvaran"},{"family":"Ramasamy","given":"R. Kanesaraj"}],"issued":{"date-parts":[["20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F9638C" w14:textId="77777777" w:rsidR="00CC601E" w:rsidRDefault="00000000">
      <w:pPr>
        <w:pStyle w:val="NormalWeb"/>
        <w:ind w:right="720"/>
      </w:pPr>
      <w:r>
        <w:rPr>
          <w:rStyle w:val="Strong"/>
          <w:rFonts w:eastAsia="SimSun"/>
        </w:rPr>
        <w:t>Implications for Practice:</w:t>
      </w:r>
      <w:r>
        <w:rPr>
          <w:rFonts w:eastAsia="SimSun"/>
        </w:rPr>
        <w:t xml:space="preserve"> Addressing these challenges requires project managers to establish a balance between flexibility and control by using lightweight but effective oversight mechanisms. Practical approaches include setting transparent performance indicators, fostering trust through consistent communication, and building rituals that keep hybrid teams connected without micromanagement.</w:t>
      </w:r>
    </w:p>
    <w:p w14:paraId="666CD0F1" w14:textId="77777777" w:rsidR="00CC601E" w:rsidRDefault="00CC601E">
      <w:pPr>
        <w:spacing w:after="0" w:line="240" w:lineRule="auto"/>
        <w:rPr>
          <w:rFonts w:ascii="Times New Roman" w:eastAsia="Times New Roman" w:hAnsi="Times New Roman" w:cs="Times New Roman"/>
          <w:sz w:val="24"/>
          <w:szCs w:val="24"/>
        </w:rPr>
      </w:pPr>
    </w:p>
    <w:p w14:paraId="77989AA5" w14:textId="77777777" w:rsidR="00CC601E" w:rsidRDefault="00000000">
      <w:pPr>
        <w:pStyle w:val="Heading3"/>
      </w:pPr>
      <w:r>
        <w:rPr>
          <w:rStyle w:val="Strong"/>
          <w:b/>
          <w:bCs/>
        </w:rPr>
        <w:t>7. Best Practices for Project Managers in Hybrid Agile Environments</w:t>
      </w:r>
    </w:p>
    <w:p w14:paraId="347197C4" w14:textId="77777777" w:rsidR="00CC601E" w:rsidRDefault="00000000">
      <w:pPr>
        <w:pStyle w:val="Heading4"/>
      </w:pPr>
      <w:r>
        <w:rPr>
          <w:rStyle w:val="Strong"/>
          <w:b/>
          <w:bCs/>
        </w:rPr>
        <w:t>Clear Communication and Expectation Setting</w:t>
      </w:r>
    </w:p>
    <w:p w14:paraId="04D7FC5E" w14:textId="77777777" w:rsidR="00CC601E" w:rsidRDefault="00000000">
      <w:pPr>
        <w:pStyle w:val="NormalWeb"/>
      </w:pPr>
      <w:r>
        <w:t>In hybrid agile environments, clear and proactive communication is crucial for maintaining alignment and ensuring that all team members, whether remote or on-site, are working toward common objectives. Project managers must foster a communication culture that minimizes misunderstandings and ensures that information flows seamlessly across different locations and teams.</w:t>
      </w:r>
    </w:p>
    <w:p w14:paraId="6CF96488" w14:textId="77777777" w:rsidR="00CC601E" w:rsidRDefault="00000000">
      <w:pPr>
        <w:pStyle w:val="ListParagraph"/>
        <w:numPr>
          <w:ilvl w:val="0"/>
          <w:numId w:val="13"/>
        </w:numPr>
        <w:rPr>
          <w:rFonts w:ascii="Times New Roman" w:eastAsia="Times New Roman" w:hAnsi="Times New Roman" w:cs="Times New Roman"/>
          <w:sz w:val="24"/>
          <w:szCs w:val="24"/>
        </w:rPr>
      </w:pPr>
      <w:r>
        <w:rPr>
          <w:rStyle w:val="Strong"/>
        </w:rPr>
        <w:t>Proactive Communication Practices for Remote and On-Site Team Members</w:t>
      </w:r>
      <w:r>
        <w:br/>
      </w:r>
      <w:r>
        <w:rPr>
          <w:rFonts w:ascii="Times New Roman" w:eastAsia="Times New Roman" w:hAnsi="Times New Roman" w:cs="Times New Roman"/>
          <w:sz w:val="24"/>
          <w:szCs w:val="24"/>
        </w:rPr>
        <w:t>Remote and on-site team members must communicate well. Project managers should encourage checking in, using collaboration platforms like Slack and Microsoft Teams, and scheduling virtual meetings to keep everyone informed and engaged. Setting expectations for response times, availability, and preferred communication methods reduces delays and irritation. Determining urgent vs. non-urgent processes helps streamline communication, allowing team members to reply quickly without meetings or communications. Project managers can enhance collaboration in hybrid teams by promoting open communication and providing informal encounters like virtual coffee breaks and team-building activ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OuBYcrC","properties":{"formattedCitation":"[23]","plainCitation":"[23]","noteIndex":0},"citationItems":[{"id":7540,"uris":["http://zotero.org/users/16652950/items/KI3CJMMN"],"itemData":{"id":7540,"type":"article-journal","abstract":"The COVID-19 pandemic social distancing forced a shift from Face-to-Face (F2F) to virtual work sessions, applying innovative digital tools. These tools have previously been neglected, mainly due to a conservative approach or prioritization. Consequently, their effectiveness was never tested in depth. While applying these innovative digital tools during the COVID-19 pandemic was clearly preferable to shutting down organizational activity, managers and workers recognized the advantages of these alternatives and tended to apply them in the post-COVID-19 period. However, in this post-pandemic period, which is free from social distancing limitations, a relatively full space of choices was introduced again, which raised the question whether these alternatives should be kept. Therefore, this study examines whether digital communication tools can adequately substitute F2F sessions in project management. We conducted an experiment with participants (n=269),askingthem to perform project-oriented tasks on four platforms: as individuals, in an F2F group meeting, on Zoom, or using WhatsApp. The results indicate that while an F2F meeting is more effective than individual work, Zoom and WhatsApp are not. These findings appear surprising and may contradict the concept of group empowerment. The use of digital sharing platforms did not affect the tasks’ performances nor create synergy. This raises the issue of whether these digital means are here to stay, should be discarded, or must be upgraded.","container-title":"Heliyon","DOI":"10.1016/j.heliyon.2023.e21812","ISSN":"2405-8440","issue":"11","journalAbbreviation":"Heliyon","note":"PMID: 38058628\nPMCID: PMC10695846","page":"e21812","source":"PubMed Central","title":"Effectiveness of the forced usage of alternative digital platforms during the COVID-19 pandemic in project communication management","volume":"9","author":[{"family":"Kordova","given":"Sigal"},{"family":"Hirschprung","given":"Ron S."}],"issued":{"date-parts":[["2023",1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692B310" w14:textId="77777777" w:rsidR="00CC601E" w:rsidRDefault="00000000">
      <w:pPr>
        <w:pStyle w:val="ListParagraph"/>
        <w:numPr>
          <w:ilvl w:val="0"/>
          <w:numId w:val="13"/>
        </w:numPr>
        <w:rPr>
          <w:rFonts w:ascii="Times New Roman" w:eastAsia="Times New Roman" w:hAnsi="Times New Roman" w:cs="Times New Roman"/>
          <w:sz w:val="24"/>
          <w:szCs w:val="24"/>
        </w:rPr>
      </w:pPr>
      <w:r>
        <w:rPr>
          <w:rStyle w:val="Strong"/>
        </w:rPr>
        <w:t>Setting Clear Expectations for Deliverables, Timelines, and Quality Standards</w:t>
      </w:r>
      <w:r>
        <w:br/>
      </w:r>
      <w:r>
        <w:rPr>
          <w:rFonts w:ascii="Times New Roman" w:eastAsia="Times New Roman" w:hAnsi="Times New Roman" w:cs="Times New Roman"/>
          <w:sz w:val="24"/>
          <w:szCs w:val="24"/>
        </w:rPr>
        <w:t>Project success requires clear expectations. Agile project managers must ensure team members understand deliverables, schedules, and quality standards. Clearness can be accomplished by setting explicit, quantifiable goals at the start of the project and updating them often. Clear goals and deadlines reduce confusion and keep the team on track. It's also important to agree on quality standards that meet client expectations and company standards. User stories and sprint planning ensure that these expectations are examined and updated as the project progr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tGJgXPW","properties":{"formattedCitation":"[34]","plainCitation":"[34]","noteIndex":0},"citationItems":[{"id":7565,"uris":["http://zotero.org/users/16652950/items/ZAVV58VD"],"itemData":{"id":7565,"type":"article-journal","abstract":"Even though the world has progressed exponentially, the core reasons for the failure of many public sector projects remain the same, i.e., the poor planning and competency of a project manager. Therefore, it becomes essential even in the contemporary world to assess and evaluate a model that determines the effect of planning and the project manager’s competency on the success of public sector projects. Moreover, the present study aims to assess the role of project planning and the project manager’s competency in project success in the context of project management methodology defined by the Project Management Institute. In the current survey-based study, a sample of 260 project engineers, from the public sector organizations operating in Balochistan, that were engaged in projects was taken in order to understand the relationship between the constructs. Quantitative data were collected to address the proposed hypotheses using the partial least squares structural equation modeling technique. It was inferred from the findings that planning and competency have a significant positive impact on the success of public sector projects. Among the two, it was determined that planning for public sector projects has a greater role in the success of projects. Therefore, it is concluded based on the results of the study that in future, due consideration should be given to planning and the abilities of a project manager.","container-title":"Sustainability","DOI":"10.3390/su13031421","ISSN":"2071-1050","issue":"3","language":"en","license":"http://creativecommons.org/licenses/by/3.0/","note":"publisher: Multidisciplinary Digital Publishing Institute","page":"1421","source":"www.mdpi.com","title":"Role of Project Planning and Project Manager Competencies on Public Sector Project Success","volume":"13","author":[{"family":"Irfan","given":"Muhammad"},{"family":"Khan","given":"Sanam Zaib"},{"family":"Hassan","given":"Nasruddin"},{"family":"Hassan","given":"Mazlan"},{"family":"Habib","given":"Muhammad"},{"family":"Khan","given":"Salma"},{"family":"Khan","given":"Hadi Hassan"}],"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EC37D1" w14:textId="77777777" w:rsidR="00CC601E" w:rsidRDefault="00000000">
      <w:pPr>
        <w:pStyle w:val="Heading4"/>
      </w:pPr>
      <w:r>
        <w:rPr>
          <w:rStyle w:val="Strong"/>
          <w:b/>
          <w:bCs/>
        </w:rPr>
        <w:t>Developing a Culture of Trust and Accountability</w:t>
      </w:r>
    </w:p>
    <w:p w14:paraId="65261FF2" w14:textId="77777777" w:rsidR="00CC601E" w:rsidRDefault="00000000">
      <w:pPr>
        <w:pStyle w:val="NormalWeb"/>
      </w:pPr>
      <w:r>
        <w:t>One of the core values of agile leadership is fostering a culture of trust and accountability. In a hybrid environment, where team members may be physically distant, these values are even more important for ensuring smooth collaboration and productivity.</w:t>
      </w:r>
    </w:p>
    <w:p w14:paraId="02A46AA6" w14:textId="77777777" w:rsidR="00CC601E" w:rsidRDefault="00000000">
      <w:pPr>
        <w:pStyle w:val="ListParagraph"/>
        <w:numPr>
          <w:ilvl w:val="0"/>
          <w:numId w:val="14"/>
        </w:numPr>
        <w:rPr>
          <w:rFonts w:ascii="Times New Roman" w:eastAsia="Times New Roman" w:hAnsi="Times New Roman" w:cs="Times New Roman"/>
          <w:sz w:val="24"/>
          <w:szCs w:val="24"/>
        </w:rPr>
      </w:pPr>
      <w:r>
        <w:rPr>
          <w:rStyle w:val="Strong"/>
        </w:rPr>
        <w:lastRenderedPageBreak/>
        <w:t>Encouraging Self-Management, Ownership, and Responsibility Within Teams</w:t>
      </w:r>
      <w:r>
        <w:br/>
      </w:r>
      <w:r>
        <w:rPr>
          <w:rFonts w:ascii="Times New Roman" w:eastAsia="Times New Roman" w:hAnsi="Times New Roman" w:cs="Times New Roman"/>
          <w:sz w:val="24"/>
          <w:szCs w:val="24"/>
        </w:rPr>
        <w:t>Hybrid agile project managers should let teams self-manage. Trusting team members to make decisions and handle problems autonomously while giving support and advice is key. As people take responsibility and pride in their job, self-management can energize teams. Agile leaders can encourage this by letting teams design and execute tasks while staying on track with project goals. This encourages ownership, where each person is responsible for their tasks and the project's succ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zvr3RnY","properties":{"formattedCitation":"[35]","plainCitation":"[35]","noteIndex":0},"citationItems":[{"id":7567,"uris":["http://zotero.org/users/16652950/items/4CT3DRN6"],"itemData":{"id":7567,"type":"article-journal","abstract":"Agile project management aims to increase the flexibility of product development processes through increased interaction among project stakeholders. Since its introduction in the software industry...","archive_location":"world","container-title":"Research-Technology Management","ISSN":"0895-6308","language":"EN","license":"Copyright © 2020, Innovation Research Interchange.","note":"publisher: Routledge","source":"www.tandfonline.com","title":"Managing the Hybrid Organization: How Can Agile and Traditional Project Management Coexist?","title-short":"Managing the Hybrid Organization","URL":"https://www.tandfonline.com/doi/abs/10.1080/08956308.2021.1843331","author":[{"family":"Zasa","given":"Federico P."},{"family":"Patrucco","given":"Andrea"},{"family":"Pellizzoni","given":"Elena"}],"accessed":{"date-parts":[["2025",9,10]]},"issued":{"date-parts":[["2020",11,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89C0CB6" w14:textId="77777777" w:rsidR="00CC601E" w:rsidRDefault="00000000">
      <w:pPr>
        <w:pStyle w:val="ListParagraph"/>
        <w:numPr>
          <w:ilvl w:val="0"/>
          <w:numId w:val="14"/>
        </w:numPr>
        <w:rPr>
          <w:rFonts w:ascii="Times New Roman" w:eastAsia="Times New Roman" w:hAnsi="Times New Roman" w:cs="Times New Roman"/>
          <w:sz w:val="24"/>
          <w:szCs w:val="24"/>
        </w:rPr>
      </w:pPr>
      <w:r>
        <w:rPr>
          <w:rStyle w:val="Strong"/>
        </w:rPr>
        <w:t>Building Mutual Trust Despite Physical Distance</w:t>
      </w:r>
      <w:r>
        <w:br/>
      </w:r>
      <w:r>
        <w:rPr>
          <w:rFonts w:ascii="Times New Roman" w:eastAsia="Times New Roman" w:hAnsi="Times New Roman" w:cs="Times New Roman"/>
          <w:sz w:val="24"/>
          <w:szCs w:val="24"/>
        </w:rPr>
        <w:t>Agile projects require trust, but hybrid environments require it much more. Due to lack of face-to-face interaction, distant teams often struggle to build trust. Agile leaders must purposefully build trust by being transparent, providing updates, and giving constructive feedback. Clear roles, responsibilities, and goals help everyone understand their project role and trust their colleagues. Even when remote team members are far apart, project managers may develop trust by fostering open communication and a culture of learning from failur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LFXXwrx","properties":{"formattedCitation":"[36]","plainCitation":"[36]","noteIndex":0},"citationItems":[{"id":7569,"uris":["http://zotero.org/users/16652950/items/SGNCFRMB"],"itemData":{"id":7569,"type":"article-journal","abstract":"An increasing number of companies aim to enable their development teams to work in an agile manner. When introducing agile teams, companies face several challenges. This paper explores the kind of leadership needed to support teams to work in an agile way. One theoretical agile leadership concept describes a Scrum Master who is supposed to empower the team to lead itself. Empirical findings on such a leadership role are controversial. We still have not understood how leadership unfolds in a team that is by definition self-organizing. Further exploration is needed to better understand leadership in agile teams. Our goal is to explore how leadership changes while the team matures using the example of the Scrum Master. Through a grounded theory study containing 75 practitioners from 11 divisions at the Robert Bosch GmbH we identified a set of nine leadership roles that are transferred from the Scrum Master to the Development Team while it matures. We uncovered that a leadership gap and a supportive internal team climate are enablers of the role transfer process, whereas role conflicts may diminish the role transfer. To make the Scrum Master change in a mature team, team members need to receive trust and freedom to take on a leadership role which was previously filled by the Scrum Master. We conclude with practical implications for managers, Product Owners, Development Teams and Scrum Masters which they can apply in real settings.","container-title":"Empirical Software Engineering","DOI":"10.1007/s10664-021-09949-5","ISSN":"1573-7616","issue":"3","journalAbbreviation":"Empir Software Eng","language":"en","page":"41","source":"Springer Link","title":"An empirical study on changing leadership in agile teams","volume":"26","author":[{"family":"Spiegler","given":"Simone V."},{"family":"Heinecke","given":"Christoph"},{"family":"Wagner","given":"Stefan"}],"issued":{"date-parts":[["2021",3,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5A09AFB" w14:textId="77777777" w:rsidR="00CC601E" w:rsidRDefault="00000000">
      <w:pPr>
        <w:pStyle w:val="Heading4"/>
      </w:pPr>
      <w:r>
        <w:rPr>
          <w:rStyle w:val="Strong"/>
          <w:b/>
          <w:bCs/>
        </w:rPr>
        <w:t>Continuous Learning and Adaptation</w:t>
      </w:r>
    </w:p>
    <w:p w14:paraId="4D665923" w14:textId="77777777" w:rsidR="00CC601E" w:rsidRDefault="00000000">
      <w:pPr>
        <w:pStyle w:val="NormalWeb"/>
      </w:pPr>
      <w:r>
        <w:t>Agile environments thrive on adaptability, and continuous learning is essential for both teams and project managers to stay effective and responsive to change. In hybrid settings, the pace of change is often faster, requiring agile leaders to be proactive in fostering a culture of ongoing development and adaptation.</w:t>
      </w:r>
    </w:p>
    <w:p w14:paraId="6A767844" w14:textId="77777777" w:rsidR="00CC601E" w:rsidRDefault="00000000">
      <w:pPr>
        <w:pStyle w:val="ListParagraph"/>
        <w:numPr>
          <w:ilvl w:val="0"/>
          <w:numId w:val="15"/>
        </w:numPr>
        <w:rPr>
          <w:rFonts w:ascii="Times New Roman" w:eastAsia="Times New Roman" w:hAnsi="Times New Roman" w:cs="Times New Roman"/>
          <w:sz w:val="24"/>
          <w:szCs w:val="24"/>
        </w:rPr>
      </w:pPr>
      <w:r>
        <w:rPr>
          <w:rStyle w:val="Strong"/>
        </w:rPr>
        <w:t>Importance of Ongoing Training and Development for Agile Leaders</w:t>
      </w:r>
      <w:r>
        <w:br/>
      </w:r>
      <w:r>
        <w:rPr>
          <w:rFonts w:ascii="Times New Roman" w:eastAsia="Times New Roman" w:hAnsi="Times New Roman" w:cs="Times New Roman"/>
          <w:sz w:val="24"/>
          <w:szCs w:val="24"/>
        </w:rPr>
        <w:t>Project managers must prioritize their own and their teams' learning under agile leadership. Staying effective in a fast changing hybrid context requires ongoing training in agile methodology, new tools, and leadership. Professional development helps project managers guide their teams through obstacles and innovations. Training team members with workshops or new agile tools improves their skills and helps them adapt in hybrid situations. Continuous learning makes the team more agile and better able to handle dynamic proje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DaY7YCG","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DF0BFC3" w14:textId="77777777" w:rsidR="00CC601E" w:rsidRDefault="00000000">
      <w:pPr>
        <w:pStyle w:val="ListParagraph"/>
        <w:numPr>
          <w:ilvl w:val="0"/>
          <w:numId w:val="15"/>
        </w:numPr>
        <w:rPr>
          <w:rFonts w:ascii="Times New Roman" w:eastAsia="Times New Roman" w:hAnsi="Times New Roman" w:cs="Times New Roman"/>
          <w:sz w:val="24"/>
          <w:szCs w:val="24"/>
        </w:rPr>
      </w:pPr>
      <w:r>
        <w:rPr>
          <w:rStyle w:val="Strong"/>
        </w:rPr>
        <w:t>Encouraging Feedback Loops and a Growth Mindset Within Hybrid Teams</w:t>
      </w:r>
      <w:r>
        <w:br/>
      </w:r>
      <w:r>
        <w:rPr>
          <w:rFonts w:ascii="Times New Roman" w:eastAsia="Times New Roman" w:hAnsi="Times New Roman" w:cs="Times New Roman"/>
          <w:sz w:val="24"/>
          <w:szCs w:val="24"/>
        </w:rPr>
        <w:t>Agile project managers should promote feedback and growth in hybrid teams. Sprint retrospectives and performance reviews let team members to evaluate their work, find areas for improvement, and adjust their strategy. A growth mentality, which views failures as learning opportunities, makes teams more resilient and adaptable. Project managers can help by creating a secure space for team members to voice their concerns. This enhances performance, teamwork, and trus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RUAAV5c","properties":{"formattedCitation":"[37]","plainCitation":"[37]","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7F98DBA"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brid agile project managers should prioritize clear communication, trust, accountability, and continual learning and adaptation. Agile leaders may overcome hybrid issues and keep teams engaged, productive, and on track by adopting these </w:t>
      </w:r>
      <w:proofErr w:type="spellStart"/>
      <w:r>
        <w:rPr>
          <w:rFonts w:ascii="Times New Roman" w:eastAsia="Times New Roman" w:hAnsi="Times New Roman" w:cs="Times New Roman"/>
          <w:sz w:val="24"/>
          <w:szCs w:val="24"/>
        </w:rPr>
        <w:t>practises</w:t>
      </w:r>
      <w:proofErr w:type="spellEnd"/>
      <w:r>
        <w:rPr>
          <w:rFonts w:ascii="Times New Roman" w:eastAsia="Times New Roman" w:hAnsi="Times New Roman" w:cs="Times New Roman"/>
          <w:sz w:val="24"/>
          <w:szCs w:val="24"/>
        </w:rPr>
        <w:t>. These tactics build a flexible, resilient environment where teams may thrive despite unpredictability and distance.</w:t>
      </w:r>
    </w:p>
    <w:p w14:paraId="3BBF1C5F" w14:textId="77777777" w:rsidR="00CC601E" w:rsidRDefault="00000000">
      <w:pPr>
        <w:pStyle w:val="NormalWeb"/>
        <w:ind w:right="720"/>
      </w:pPr>
      <w:r>
        <w:rPr>
          <w:rStyle w:val="Strong"/>
          <w:rFonts w:eastAsia="SimSun"/>
        </w:rPr>
        <w:lastRenderedPageBreak/>
        <w:t>Implications for Practice:</w:t>
      </w:r>
      <w:r>
        <w:rPr>
          <w:rFonts w:eastAsia="SimSun"/>
        </w:rPr>
        <w:t xml:space="preserve"> Organizations can operationalize these best practices by codifying them into project management guidelines and training modules. Project managers should be encouraged to experiment with communication cadences, team-building methods, and feedback loops, adapting them to the specific cultural and logistical context of their teams.</w:t>
      </w:r>
    </w:p>
    <w:p w14:paraId="2DB02F78" w14:textId="77777777" w:rsidR="00CC601E" w:rsidRDefault="00CC601E">
      <w:pPr>
        <w:pStyle w:val="NormalWeb"/>
      </w:pPr>
    </w:p>
    <w:p w14:paraId="5B19E8F5" w14:textId="77777777" w:rsidR="00CC601E" w:rsidRDefault="00000000">
      <w:pPr>
        <w:pStyle w:val="Heading3"/>
      </w:pPr>
      <w:r>
        <w:rPr>
          <w:rStyle w:val="Strong"/>
          <w:b/>
          <w:bCs/>
        </w:rPr>
        <w:t>8. Conclusion</w:t>
      </w:r>
    </w:p>
    <w:p w14:paraId="0C0ADB18" w14:textId="77777777" w:rsidR="00CC601E" w:rsidRDefault="00000000">
      <w:pPr>
        <w:pStyle w:val="Heading4"/>
      </w:pPr>
      <w:r>
        <w:rPr>
          <w:rStyle w:val="Strong"/>
          <w:b/>
          <w:bCs/>
        </w:rPr>
        <w:t>Summary of Key Findings</w:t>
      </w:r>
    </w:p>
    <w:p w14:paraId="1783E443"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ybrid agile organizations, project managers have moved from command-and-control to servant leadership. Agile project managers need leadership, technology fluency, and adaptability to manage heterogeneous teams in hybrid environments. Success requires teamwork, clear communication, and alignment between remote and on-site team members. Agile leadership helps distant teams overcome communication barriers, team cohesion, and performance issues. These complicated workplaces require balancing flexibility with control and empowering team members to take ownership.</w:t>
      </w:r>
    </w:p>
    <w:p w14:paraId="39D8AF30" w14:textId="77777777" w:rsidR="00CC601E" w:rsidRDefault="00000000">
      <w:pPr>
        <w:pStyle w:val="Heading4"/>
      </w:pPr>
      <w:r>
        <w:rPr>
          <w:rStyle w:val="Strong"/>
          <w:b/>
          <w:bCs/>
        </w:rPr>
        <w:t>Implications for Future Research</w:t>
      </w:r>
    </w:p>
    <w:p w14:paraId="48C59DE7"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agile project management is becoming more important, yet research is lacking. Most project management literature emphasizes agile or traditional methods, not hybrid ones. Agile leadership's effects on long-term project success and team dynamics should be studied in hybrid situations. Further research is needed to determine how agile frameworks like Scrum and Kanban may be adapted to hybrid workplaces and how technology might aid distant collaboration and performance tracking. Future research should examine leadership styles and team participation in hybrid agile initiatives.</w:t>
      </w:r>
    </w:p>
    <w:p w14:paraId="60477C1C" w14:textId="77777777" w:rsidR="00CC601E" w:rsidRDefault="00000000">
      <w:pPr>
        <w:pStyle w:val="Heading4"/>
      </w:pPr>
      <w:r>
        <w:rPr>
          <w:rStyle w:val="Strong"/>
          <w:b/>
          <w:bCs/>
        </w:rPr>
        <w:t>Final Thoughts</w:t>
      </w:r>
    </w:p>
    <w:p w14:paraId="31712C2B"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firms adopt hybrid work environments, project management will increasingly use agile techniques to manage complexity, ambiguity, and remote work. Agile leadership is a philosophy that empowers teams to produce high-quality results quickly and efficiently. In an ever-changing landscape, hybrid agile project managers will drive innovation, facilitate collaboration, and ensure project success.</w:t>
      </w:r>
    </w:p>
    <w:p w14:paraId="5DB839F9" w14:textId="77777777" w:rsidR="00CC601E" w:rsidRDefault="00CC601E">
      <w:pPr>
        <w:spacing w:after="0" w:line="240" w:lineRule="auto"/>
        <w:rPr>
          <w:rFonts w:ascii="Times New Roman" w:eastAsia="Times New Roman" w:hAnsi="Times New Roman" w:cs="Times New Roman"/>
          <w:sz w:val="24"/>
          <w:szCs w:val="24"/>
        </w:rPr>
      </w:pPr>
    </w:p>
    <w:p w14:paraId="37DC6936" w14:textId="77777777" w:rsidR="00C31C37" w:rsidRPr="00C31C37" w:rsidRDefault="00C31C37" w:rsidP="00C31C37">
      <w:pPr>
        <w:spacing w:after="0" w:line="240" w:lineRule="auto"/>
        <w:rPr>
          <w:rFonts w:ascii="Times New Roman" w:eastAsia="Times New Roman" w:hAnsi="Times New Roman" w:cs="Times New Roman"/>
          <w:sz w:val="24"/>
          <w:szCs w:val="24"/>
        </w:rPr>
      </w:pPr>
      <w:r w:rsidRPr="00C31C37">
        <w:rPr>
          <w:rFonts w:ascii="Times New Roman" w:eastAsia="Times New Roman" w:hAnsi="Times New Roman" w:cs="Times New Roman"/>
          <w:sz w:val="24"/>
          <w:szCs w:val="24"/>
        </w:rPr>
        <w:t>COMPETING INTERESTS</w:t>
      </w:r>
    </w:p>
    <w:p w14:paraId="1494CC21" w14:textId="1DBD079F" w:rsidR="00C31C37" w:rsidRDefault="00C31C37" w:rsidP="00C31C37">
      <w:pPr>
        <w:spacing w:after="0" w:line="240" w:lineRule="auto"/>
        <w:rPr>
          <w:rFonts w:ascii="Times New Roman" w:eastAsia="Times New Roman" w:hAnsi="Times New Roman" w:cs="Times New Roman"/>
          <w:sz w:val="24"/>
          <w:szCs w:val="24"/>
        </w:rPr>
      </w:pPr>
      <w:r w:rsidRPr="00C31C37">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F94E2D0" w14:textId="77777777" w:rsidR="00CC601E" w:rsidRDefault="00CC601E">
      <w:pPr>
        <w:spacing w:after="0" w:line="240" w:lineRule="auto"/>
        <w:rPr>
          <w:rFonts w:ascii="Times New Roman" w:eastAsia="Times New Roman" w:hAnsi="Times New Roman" w:cs="Times New Roman"/>
          <w:sz w:val="24"/>
          <w:szCs w:val="24"/>
        </w:rPr>
      </w:pPr>
    </w:p>
    <w:p w14:paraId="0DCE5235" w14:textId="77777777" w:rsidR="00CC601E" w:rsidRDefault="00000000">
      <w:pPr>
        <w:rPr>
          <w:rFonts w:ascii="Calibri" w:eastAsia="Calibri" w:hAnsi="Calibri" w:cs="Times New Roman"/>
          <w:kern w:val="2"/>
          <w:highlight w:val="yellow"/>
        </w:rPr>
      </w:pPr>
      <w:bookmarkStart w:id="0" w:name="_Hlk204003461"/>
      <w:r>
        <w:rPr>
          <w:rFonts w:ascii="Calibri" w:eastAsia="Calibri" w:hAnsi="Calibri" w:cs="Times New Roman"/>
          <w:kern w:val="2"/>
          <w:highlight w:val="yellow"/>
        </w:rPr>
        <w:t>Disclaimer (Artificial intelligence)</w:t>
      </w:r>
    </w:p>
    <w:p w14:paraId="3F346C7B"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 xml:space="preserve">Option 1: </w:t>
      </w:r>
    </w:p>
    <w:p w14:paraId="5932917C"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040423FB"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 xml:space="preserve">Option 2: </w:t>
      </w:r>
    </w:p>
    <w:p w14:paraId="2DE5172C"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8B6B54C"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Details of the AI usage are given below:</w:t>
      </w:r>
    </w:p>
    <w:p w14:paraId="2455F4EF"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1.</w:t>
      </w:r>
    </w:p>
    <w:p w14:paraId="10A243E0"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2.</w:t>
      </w:r>
    </w:p>
    <w:p w14:paraId="3C12B40E" w14:textId="77777777" w:rsidR="00CC601E" w:rsidRDefault="00000000">
      <w:pPr>
        <w:rPr>
          <w:rFonts w:ascii="Calibri" w:eastAsia="Calibri" w:hAnsi="Calibri" w:cs="Times New Roman"/>
          <w:kern w:val="2"/>
          <w:highlight w:val="yellow"/>
        </w:rPr>
      </w:pPr>
      <w:r>
        <w:rPr>
          <w:rFonts w:ascii="Calibri" w:eastAsia="Calibri" w:hAnsi="Calibri" w:cs="Times New Roman"/>
          <w:kern w:val="2"/>
          <w:highlight w:val="yellow"/>
        </w:rPr>
        <w:t>3.</w:t>
      </w:r>
    </w:p>
    <w:bookmarkEnd w:id="0"/>
    <w:p w14:paraId="34924219" w14:textId="77777777" w:rsidR="00CC601E" w:rsidRDefault="00CC601E">
      <w:pPr>
        <w:spacing w:after="0" w:line="240" w:lineRule="auto"/>
        <w:rPr>
          <w:rFonts w:ascii="Times New Roman" w:eastAsia="Times New Roman" w:hAnsi="Times New Roman" w:cs="Times New Roman"/>
          <w:sz w:val="24"/>
          <w:szCs w:val="24"/>
        </w:rPr>
      </w:pPr>
    </w:p>
    <w:p w14:paraId="69FE77B8" w14:textId="77777777" w:rsidR="00CC601E" w:rsidRDefault="00CC601E">
      <w:pPr>
        <w:spacing w:after="0" w:line="240" w:lineRule="auto"/>
        <w:rPr>
          <w:rFonts w:ascii="Times New Roman" w:eastAsia="Times New Roman" w:hAnsi="Times New Roman" w:cs="Times New Roman"/>
          <w:sz w:val="24"/>
          <w:szCs w:val="24"/>
        </w:rPr>
      </w:pPr>
    </w:p>
    <w:p w14:paraId="6243C85A"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FRENCES</w:t>
      </w:r>
    </w:p>
    <w:p w14:paraId="5D69FDDC" w14:textId="77777777" w:rsidR="00CC601E" w:rsidRDefault="00CC601E">
      <w:pPr>
        <w:spacing w:after="0" w:line="240" w:lineRule="auto"/>
        <w:rPr>
          <w:rFonts w:ascii="Times New Roman" w:eastAsia="Times New Roman" w:hAnsi="Times New Roman" w:cs="Times New Roman"/>
          <w:sz w:val="24"/>
          <w:szCs w:val="24"/>
        </w:rPr>
      </w:pPr>
    </w:p>
    <w:p w14:paraId="463CC09B" w14:textId="77777777" w:rsidR="00CC601E" w:rsidRDefault="00000000">
      <w:pPr>
        <w:pStyle w:val="Bibliography1"/>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Pr>
          <w:rFonts w:ascii="Times New Roman" w:hAnsi="Times New Roman" w:cs="Times New Roman"/>
          <w:sz w:val="24"/>
        </w:rPr>
        <w:t xml:space="preserve">1. </w:t>
      </w:r>
      <w:r>
        <w:rPr>
          <w:rFonts w:ascii="Times New Roman" w:hAnsi="Times New Roman" w:cs="Times New Roman"/>
          <w:sz w:val="24"/>
        </w:rPr>
        <w:tab/>
        <w:t xml:space="preserve">Moreno F, Forcael E, Romo R, Orozco F, Moroni G, Baesler F. Agile Project Management in the Pre-Construction Stage: Facing the Challenges of Projectification in the Construction Industry. Buildings. 2024 Nov;14(11):3551. </w:t>
      </w:r>
    </w:p>
    <w:p w14:paraId="23B5D26D"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 xml:space="preserve">Battisti E, Alfiero S, Leonidou E. Remote working and digital transformation during the COVID-19 pandemic: Economic–financial impacts and psychological drivers for employees. J Bus Res. 2022 Nov;150:38–50. </w:t>
      </w:r>
    </w:p>
    <w:p w14:paraId="11566A74"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 </w:t>
      </w:r>
      <w:r>
        <w:rPr>
          <w:rFonts w:ascii="Times New Roman" w:hAnsi="Times New Roman" w:cs="Times New Roman"/>
          <w:sz w:val="24"/>
        </w:rPr>
        <w:tab/>
        <w:t xml:space="preserve">Ndou V, Ingrosso A, Di Girolamo A. Framework for Agile Transformation: Guiding Organizations Through Cultural, Structural, and Competency Shifts in Project Management. Administrative Sciences. 2024 Nov;14(11):301. </w:t>
      </w:r>
    </w:p>
    <w:p w14:paraId="3B3EA93A"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4. </w:t>
      </w:r>
      <w:r>
        <w:rPr>
          <w:rFonts w:ascii="Times New Roman" w:hAnsi="Times New Roman" w:cs="Times New Roman"/>
          <w:sz w:val="24"/>
        </w:rPr>
        <w:tab/>
        <w:t xml:space="preserve">Strode D, Dingsøyr T, Lindsjorn Y. A teamwork effectiveness model for agile software development. Empir Software Eng. 2022 Mar 10;27(2):56. </w:t>
      </w:r>
    </w:p>
    <w:p w14:paraId="6DEEDBAD"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t xml:space="preserve">Esenyel V. Evolving Leadership Theories: Integrating Contemporary Theories for VUCA Realities. Administrative Sciences. 2024 Nov;14(11):270. </w:t>
      </w:r>
    </w:p>
    <w:p w14:paraId="7F6E723B"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6. </w:t>
      </w:r>
      <w:r>
        <w:rPr>
          <w:rFonts w:ascii="Times New Roman" w:hAnsi="Times New Roman" w:cs="Times New Roman"/>
          <w:sz w:val="24"/>
        </w:rPr>
        <w:tab/>
        <w:t xml:space="preserve">Hidalgo ES. Adapting the scrum framework for agile project management in science: case study of a distributed research initiative. Heliyon. 2019 Mar 1;5(3):e01447. </w:t>
      </w:r>
    </w:p>
    <w:p w14:paraId="4B214156"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7. </w:t>
      </w:r>
      <w:r>
        <w:rPr>
          <w:rFonts w:ascii="Times New Roman" w:hAnsi="Times New Roman" w:cs="Times New Roman"/>
          <w:sz w:val="24"/>
        </w:rPr>
        <w:tab/>
        <w:t xml:space="preserve">Alami A, Krancher O. How Scrum adds value to achieving software quality? Empir Software Eng. 2022 Sep 20;27(7):165. </w:t>
      </w:r>
    </w:p>
    <w:p w14:paraId="55D45C7A"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8. </w:t>
      </w:r>
      <w:r>
        <w:rPr>
          <w:rFonts w:ascii="Times New Roman" w:hAnsi="Times New Roman" w:cs="Times New Roman"/>
          <w:sz w:val="24"/>
        </w:rPr>
        <w:tab/>
        <w:t xml:space="preserve">Nazir S, Price B, Surendra NC, Kopp K. Adapting agile development practices for hyper-agile environments: lessons learned from a COVID-19 emergency response research project. Inf Technol Manag. 2022;23(3):193–211. </w:t>
      </w:r>
    </w:p>
    <w:p w14:paraId="4EECA529"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lastRenderedPageBreak/>
        <w:t xml:space="preserve">9. </w:t>
      </w:r>
      <w:r>
        <w:rPr>
          <w:rFonts w:ascii="Times New Roman" w:hAnsi="Times New Roman" w:cs="Times New Roman"/>
          <w:sz w:val="24"/>
        </w:rPr>
        <w:tab/>
        <w:t>Kuster J, Bachmann C, Hubmann M, Lippmann R, Schneider P. Leadership. In: Kuster J, Bachmann C, Hubmann M, Lippmann R, Schneider P, editors. Project Management Handbook: Agile – Traditional – Hybrid [Internet]. Berlin, Heidelberg: Springer; 2023 [cited 2025 Sep 10]. p. 309–57. Available from: https://doi.org/10.1007/978-3-662-66211-3_4</w:t>
      </w:r>
    </w:p>
    <w:p w14:paraId="678904DC"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0. </w:t>
      </w:r>
      <w:r>
        <w:rPr>
          <w:rFonts w:ascii="Times New Roman" w:hAnsi="Times New Roman" w:cs="Times New Roman"/>
          <w:sz w:val="24"/>
        </w:rPr>
        <w:tab/>
        <w:t xml:space="preserve">Ilag BN. Tools and Technology for Effective Remote Work. IJCA. 2021 Feb 20;174(21):13–6. </w:t>
      </w:r>
    </w:p>
    <w:p w14:paraId="0E8C6C81"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1. </w:t>
      </w:r>
      <w:r>
        <w:rPr>
          <w:rFonts w:ascii="Times New Roman" w:hAnsi="Times New Roman" w:cs="Times New Roman"/>
          <w:sz w:val="24"/>
        </w:rPr>
        <w:tab/>
        <w:t xml:space="preserve">LeBlanc LA, Nosik MR. Planning and Leading Effective Meetings. Behav Anal Pract. 2019 Jan 28;12(3):696–708. </w:t>
      </w:r>
    </w:p>
    <w:p w14:paraId="3C2B38A7"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2. </w:t>
      </w:r>
      <w:r>
        <w:rPr>
          <w:rFonts w:ascii="Times New Roman" w:hAnsi="Times New Roman" w:cs="Times New Roman"/>
          <w:sz w:val="24"/>
        </w:rPr>
        <w:tab/>
        <w:t xml:space="preserve">Hanzis A, Hallo L. The Experiences and Views of Employees on Hybrid Ways of Working. Administrative Sciences. 2024 Oct;14(10):263. </w:t>
      </w:r>
    </w:p>
    <w:p w14:paraId="61292373"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3. </w:t>
      </w:r>
      <w:r>
        <w:rPr>
          <w:rFonts w:ascii="Times New Roman" w:hAnsi="Times New Roman" w:cs="Times New Roman"/>
          <w:sz w:val="24"/>
        </w:rPr>
        <w:tab/>
        <w:t xml:space="preserve">Morrison-Smith S, Ruiz J. Challenges and barriers in virtual teams: a literature review. SN Appl Sci. 2020 May 20;2(6):1096. </w:t>
      </w:r>
    </w:p>
    <w:p w14:paraId="0241E93E"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4. </w:t>
      </w:r>
      <w:r>
        <w:rPr>
          <w:rFonts w:ascii="Times New Roman" w:hAnsi="Times New Roman" w:cs="Times New Roman"/>
          <w:sz w:val="24"/>
        </w:rPr>
        <w:tab/>
        <w:t xml:space="preserve">Mohammad A, Kollamana JM. Causes and Mitigation Practices of Requirement Volatility in Agile Software Development. Informatics. 2024 Mar;11(1):12. </w:t>
      </w:r>
    </w:p>
    <w:p w14:paraId="359DA9AB"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5. </w:t>
      </w:r>
      <w:r>
        <w:rPr>
          <w:rFonts w:ascii="Times New Roman" w:hAnsi="Times New Roman" w:cs="Times New Roman"/>
          <w:sz w:val="24"/>
        </w:rPr>
        <w:tab/>
        <w:t xml:space="preserve">Mustajab D. Exploring the Effectiveness of Remote and Hybrid Work Policies: A Literature Review on Workforce Management Practices. Jurnal Manajemen Bisnis. 2024 Jul 31;11(2):891–908. </w:t>
      </w:r>
    </w:p>
    <w:p w14:paraId="7C82DD29"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6. </w:t>
      </w:r>
      <w:r>
        <w:rPr>
          <w:rFonts w:ascii="Times New Roman" w:hAnsi="Times New Roman" w:cs="Times New Roman"/>
          <w:sz w:val="24"/>
        </w:rPr>
        <w:tab/>
        <w:t xml:space="preserve">Bloom N, Han R, Liang J. Hybrid working from home improves retention without damaging performance. Nature. 2024;630(8018):920–5. </w:t>
      </w:r>
    </w:p>
    <w:p w14:paraId="436B6F25"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7. </w:t>
      </w:r>
      <w:r>
        <w:rPr>
          <w:rFonts w:ascii="Times New Roman" w:hAnsi="Times New Roman" w:cs="Times New Roman"/>
          <w:sz w:val="24"/>
        </w:rPr>
        <w:tab/>
        <w:t xml:space="preserve">Appoh M, Frempong D, Akinboboye O, Okoli I, Afrihyia E, Umar MO, et al. Agile-Based Project Management Strategies for Enhancing Collaboration in Cross-Functional Software Development Teams. JFMR. 2022;3(2):49–64. </w:t>
      </w:r>
    </w:p>
    <w:p w14:paraId="0B93C506"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8. </w:t>
      </w:r>
      <w:r>
        <w:rPr>
          <w:rFonts w:ascii="Times New Roman" w:hAnsi="Times New Roman" w:cs="Times New Roman"/>
          <w:sz w:val="24"/>
        </w:rPr>
        <w:tab/>
        <w:t xml:space="preserve">Hidalgo ES. Adapting the scrum framework for agile project management in science: case study of a distributed research initiative. Heliyon. 2019 Mar 1;5(3):e01447. </w:t>
      </w:r>
    </w:p>
    <w:p w14:paraId="3EFA1DD8"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19. </w:t>
      </w:r>
      <w:r>
        <w:rPr>
          <w:rFonts w:ascii="Times New Roman" w:hAnsi="Times New Roman" w:cs="Times New Roman"/>
          <w:sz w:val="24"/>
        </w:rPr>
        <w:tab/>
        <w:t xml:space="preserve">Shakeri H, Khalilzadeh M. Analysis of factors affecting project communications with a hybrid DEMATEL-ISM approach (A case study in Iran). Heliyon. 2020 Aug 4;6(8):e04430. </w:t>
      </w:r>
    </w:p>
    <w:p w14:paraId="1C57B6D2"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0. </w:t>
      </w:r>
      <w:r>
        <w:rPr>
          <w:rFonts w:ascii="Times New Roman" w:hAnsi="Times New Roman" w:cs="Times New Roman"/>
          <w:sz w:val="24"/>
        </w:rPr>
        <w:tab/>
        <w:t xml:space="preserve">Lee MY. Enacting Decentralized Authority: The Practices and Limits of Moving Beyond Hierarchy. Administrative Science Quarterly. 2024 Sep 1;69(3):791–833. </w:t>
      </w:r>
    </w:p>
    <w:p w14:paraId="6C0D5779"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1. </w:t>
      </w:r>
      <w:r>
        <w:rPr>
          <w:rFonts w:ascii="Times New Roman" w:hAnsi="Times New Roman" w:cs="Times New Roman"/>
          <w:sz w:val="24"/>
        </w:rPr>
        <w:tab/>
        <w:t xml:space="preserve">Fawzy A, Tahir A, Galster M, Liang P. Exploring data management challenges and solutions in agile software development: a literature review and practitioner survey. Empir Software Eng. 2025 Mar 5;30(3):77. </w:t>
      </w:r>
    </w:p>
    <w:p w14:paraId="56E1BE35"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2. </w:t>
      </w:r>
      <w:r>
        <w:rPr>
          <w:rFonts w:ascii="Times New Roman" w:hAnsi="Times New Roman" w:cs="Times New Roman"/>
          <w:sz w:val="24"/>
        </w:rPr>
        <w:tab/>
        <w:t xml:space="preserve">Paredes-Saavedra M, Vallejos M, Huancahuire-Vega S, Morales-García WC, Geraldo-Campos LA. Work Team Effectiveness: Importance of Organizational Culture, Work </w:t>
      </w:r>
      <w:r>
        <w:rPr>
          <w:rFonts w:ascii="Times New Roman" w:hAnsi="Times New Roman" w:cs="Times New Roman"/>
          <w:sz w:val="24"/>
        </w:rPr>
        <w:lastRenderedPageBreak/>
        <w:t xml:space="preserve">Climate, Leadership, Creative Synergy, and Emotional Intelligence in University Employees. Administrative Sciences. 2024 Nov;14(11):280. </w:t>
      </w:r>
    </w:p>
    <w:p w14:paraId="2D4ADDD5"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3. </w:t>
      </w:r>
      <w:r>
        <w:rPr>
          <w:rFonts w:ascii="Times New Roman" w:hAnsi="Times New Roman" w:cs="Times New Roman"/>
          <w:sz w:val="24"/>
        </w:rPr>
        <w:tab/>
        <w:t xml:space="preserve">Kordova S, Hirschprung RS. Effectiveness of the forced usage of alternative digital platforms during the COVID-19 pandemic in project communication management. Heliyon. 2023 Nov 4;9(11):e21812. </w:t>
      </w:r>
    </w:p>
    <w:p w14:paraId="2C2D0168"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4. </w:t>
      </w:r>
      <w:r>
        <w:rPr>
          <w:rFonts w:ascii="Times New Roman" w:hAnsi="Times New Roman" w:cs="Times New Roman"/>
          <w:sz w:val="24"/>
        </w:rPr>
        <w:tab/>
        <w:t xml:space="preserve">Asfour L, Saleh AM, Abu-Wardeh Y. The Role of Servant Leadership in Fostering Psychological Safety Among Nurses in Jordanian Hospitals. J Nurs Manag. 2025 Jun 17;2025:1028249. </w:t>
      </w:r>
    </w:p>
    <w:p w14:paraId="559BC221"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5. </w:t>
      </w:r>
      <w:r>
        <w:rPr>
          <w:rFonts w:ascii="Times New Roman" w:hAnsi="Times New Roman" w:cs="Times New Roman"/>
          <w:sz w:val="24"/>
        </w:rPr>
        <w:tab/>
        <w:t xml:space="preserve">Prebanić KR, Vukomanović M. Exploring Stakeholder Engagement Process as the Success Factor for Infrastructure Projects. Buildings. 2023 Jul;13(7):1785. </w:t>
      </w:r>
    </w:p>
    <w:p w14:paraId="5373538A"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6. </w:t>
      </w:r>
      <w:r>
        <w:rPr>
          <w:rFonts w:ascii="Times New Roman" w:hAnsi="Times New Roman" w:cs="Times New Roman"/>
          <w:sz w:val="24"/>
        </w:rPr>
        <w:tab/>
        <w:t xml:space="preserve">Aggrawal S, Magana AJ. Teamwork Conflict Management Training and Conflict Resolution Practice via Large Language Models. Future Internet. 2024 May;16(5):177. </w:t>
      </w:r>
    </w:p>
    <w:p w14:paraId="0A58B006"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7. </w:t>
      </w:r>
      <w:r>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07659652"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8. </w:t>
      </w:r>
      <w:r>
        <w:rPr>
          <w:rFonts w:ascii="Times New Roman" w:hAnsi="Times New Roman" w:cs="Times New Roman"/>
          <w:sz w:val="24"/>
        </w:rPr>
        <w:tab/>
        <w:t xml:space="preserve">Kadenic MD, Koumaditis K, Junker-Jensen L. Mastering scrum with a focus on team maturity and key components of scrum. Information and Software Technology. 2023 Jan 1;153:107079. </w:t>
      </w:r>
    </w:p>
    <w:p w14:paraId="5F448DD8"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29. </w:t>
      </w:r>
      <w:r>
        <w:rPr>
          <w:rFonts w:ascii="Times New Roman" w:hAnsi="Times New Roman" w:cs="Times New Roman"/>
          <w:sz w:val="24"/>
        </w:rPr>
        <w:tab/>
        <w:t xml:space="preserve">Pérez Castillo YJ, Orantes Jiménez SD, Letelier Torres PO. Sprint Management in Agile Approach: Progress and Velocity Evaluation Applying Machine Learning. Information. 2024 Nov;15(11):726. </w:t>
      </w:r>
    </w:p>
    <w:p w14:paraId="6402914D"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0. </w:t>
      </w:r>
      <w:r>
        <w:rPr>
          <w:rFonts w:ascii="Times New Roman" w:hAnsi="Times New Roman" w:cs="Times New Roman"/>
          <w:sz w:val="24"/>
        </w:rPr>
        <w:tab/>
        <w:t xml:space="preserve">Gibson CB, Gilson LL, Griffith TL, O’Neill TA. Should employees be required to return to the office? Organ Dyn. 2023;52(2):100981. </w:t>
      </w:r>
    </w:p>
    <w:p w14:paraId="518D1E26"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1. </w:t>
      </w:r>
      <w:r>
        <w:rPr>
          <w:rFonts w:ascii="Times New Roman" w:hAnsi="Times New Roman" w:cs="Times New Roman"/>
          <w:sz w:val="24"/>
        </w:rPr>
        <w:tab/>
        <w:t xml:space="preserve">Mirzaei M, Mabin VJ, Zwikael O. Customising Hybrid project management methodologies. Production Planning &amp; Control. 2025 Jul 4;36(9):1188–205. </w:t>
      </w:r>
    </w:p>
    <w:p w14:paraId="2DCA7637"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2. </w:t>
      </w:r>
      <w:r>
        <w:rPr>
          <w:rFonts w:ascii="Times New Roman" w:hAnsi="Times New Roman" w:cs="Times New Roman"/>
          <w:sz w:val="24"/>
        </w:rPr>
        <w:tab/>
        <w:t xml:space="preserve">Chinyuku C, Qutieshat A. The Impact of Remote Work on Building Effective Teams: Exploring the Challenges of Fostering Team Cohesion in Remote Work Environments, A brief review of literature. International Journal of Advanced Business Studies. 2025 May 30;4(2):133–48. </w:t>
      </w:r>
    </w:p>
    <w:p w14:paraId="4B25F0B9"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3. </w:t>
      </w:r>
      <w:r>
        <w:rPr>
          <w:rFonts w:ascii="Times New Roman" w:hAnsi="Times New Roman" w:cs="Times New Roman"/>
          <w:sz w:val="24"/>
        </w:rPr>
        <w:tab/>
        <w:t xml:space="preserve">Leong J, May Yee K, Baitsegi O, Palanisamy L, Ramasamy RK. Hybrid Project Management between Traditional Software Development Lifecycle and Agile Based Product Development for Future Sustainability. Sustainability. 2023 Jan;15(2):1121. </w:t>
      </w:r>
    </w:p>
    <w:p w14:paraId="0990D3C2"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4. </w:t>
      </w:r>
      <w:r>
        <w:rPr>
          <w:rFonts w:ascii="Times New Roman" w:hAnsi="Times New Roman" w:cs="Times New Roman"/>
          <w:sz w:val="24"/>
        </w:rPr>
        <w:tab/>
        <w:t xml:space="preserve">Irfan M, Khan SZ, Hassan N, Hassan M, Habib M, Khan S, et al. Role of Project Planning and Project Manager Competencies on Public Sector Project Success. Sustainability. 2021 Jan;13(3):1421. </w:t>
      </w:r>
    </w:p>
    <w:p w14:paraId="14187832"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lastRenderedPageBreak/>
        <w:t xml:space="preserve">35. </w:t>
      </w:r>
      <w:r>
        <w:rPr>
          <w:rFonts w:ascii="Times New Roman" w:hAnsi="Times New Roman" w:cs="Times New Roman"/>
          <w:sz w:val="24"/>
        </w:rPr>
        <w:tab/>
        <w:t>Zasa FP, Patrucco A, Pellizzoni E. Managing the Hybrid Organization: How Can Agile and Traditional Project Management Coexist? Research-Technology Management [Internet]. 2020 Nov 19 [cited 2025 Sep 10]; Available from: https://www.tandfonline.com/doi/abs/10.1080/08956308.2021.1843331</w:t>
      </w:r>
    </w:p>
    <w:p w14:paraId="09C7CAEB"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6. </w:t>
      </w:r>
      <w:r>
        <w:rPr>
          <w:rFonts w:ascii="Times New Roman" w:hAnsi="Times New Roman" w:cs="Times New Roman"/>
          <w:sz w:val="24"/>
        </w:rPr>
        <w:tab/>
        <w:t xml:space="preserve">Spiegler SV, Heinecke C, Wagner S. An empirical study on changing leadership in agile teams. Empir Software Eng. 2021 Mar 22;26(3):41. </w:t>
      </w:r>
    </w:p>
    <w:p w14:paraId="50C0480D" w14:textId="77777777" w:rsidR="00CC601E" w:rsidRDefault="00000000">
      <w:pPr>
        <w:pStyle w:val="Bibliography1"/>
        <w:rPr>
          <w:rFonts w:ascii="Times New Roman" w:hAnsi="Times New Roman" w:cs="Times New Roman"/>
          <w:sz w:val="24"/>
        </w:rPr>
      </w:pPr>
      <w:r>
        <w:rPr>
          <w:rFonts w:ascii="Times New Roman" w:hAnsi="Times New Roman" w:cs="Times New Roman"/>
          <w:sz w:val="24"/>
        </w:rPr>
        <w:t xml:space="preserve">37. </w:t>
      </w:r>
      <w:r>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7B98FAC7" w14:textId="77777777" w:rsidR="00CC601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6D99F40" w14:textId="77777777" w:rsidR="00CC601E" w:rsidRDefault="00CC601E">
      <w:pPr>
        <w:pStyle w:val="NormalWeb"/>
      </w:pPr>
    </w:p>
    <w:sectPr w:rsidR="00CC601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C82D19" w14:textId="77777777" w:rsidR="001D3421" w:rsidRDefault="001D3421">
      <w:pPr>
        <w:spacing w:line="240" w:lineRule="auto"/>
      </w:pPr>
      <w:r>
        <w:separator/>
      </w:r>
    </w:p>
  </w:endnote>
  <w:endnote w:type="continuationSeparator" w:id="0">
    <w:p w14:paraId="695F230E" w14:textId="77777777" w:rsidR="001D3421" w:rsidRDefault="001D34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67E3D" w14:textId="77777777" w:rsidR="00CC601E" w:rsidRDefault="00CC60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4A220" w14:textId="77777777" w:rsidR="00CC601E" w:rsidRDefault="00CC60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1E606" w14:textId="77777777" w:rsidR="00CC601E" w:rsidRDefault="00CC60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35243" w14:textId="77777777" w:rsidR="001D3421" w:rsidRDefault="001D3421">
      <w:pPr>
        <w:spacing w:after="0"/>
      </w:pPr>
      <w:r>
        <w:separator/>
      </w:r>
    </w:p>
  </w:footnote>
  <w:footnote w:type="continuationSeparator" w:id="0">
    <w:p w14:paraId="01C19744" w14:textId="77777777" w:rsidR="001D3421" w:rsidRDefault="001D342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2095D" w14:textId="77777777" w:rsidR="00CC601E" w:rsidRDefault="00000000">
    <w:pPr>
      <w:pStyle w:val="Header"/>
    </w:pPr>
    <w:r>
      <w:pict w14:anchorId="0687C9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7" o:spid="_x0000_s3075"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7E5EF" w14:textId="77777777" w:rsidR="00CC601E" w:rsidRDefault="00000000">
    <w:pPr>
      <w:pStyle w:val="Header"/>
    </w:pPr>
    <w:r>
      <w:pict w14:anchorId="223DBF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8" o:spid="_x0000_s3074"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539FF" w14:textId="77777777" w:rsidR="00CC601E" w:rsidRDefault="00000000">
    <w:pPr>
      <w:pStyle w:val="Header"/>
    </w:pPr>
    <w:r>
      <w:pict w14:anchorId="35E890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6" o:spid="_x0000_s3073"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837A8"/>
    <w:multiLevelType w:val="multilevel"/>
    <w:tmpl w:val="055837A8"/>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05E96410"/>
    <w:multiLevelType w:val="multilevel"/>
    <w:tmpl w:val="05E9641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61D7ABB"/>
    <w:multiLevelType w:val="multilevel"/>
    <w:tmpl w:val="161D7AB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1A347468"/>
    <w:multiLevelType w:val="multilevel"/>
    <w:tmpl w:val="1A347468"/>
    <w:lvl w:ilvl="0">
      <w:start w:val="1"/>
      <w:numFmt w:val="decimal"/>
      <w:lvlText w:val="%1."/>
      <w:lvlJc w:val="left"/>
      <w:pPr>
        <w:tabs>
          <w:tab w:val="left" w:pos="720"/>
        </w:tabs>
        <w:ind w:left="720" w:hanging="360"/>
      </w:pPr>
      <w:rPr>
        <w:rFonts w:asciiTheme="minorHAnsi" w:eastAsiaTheme="minorHAnsi" w:hAnsiTheme="minorHAnsi"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1C4238EE"/>
    <w:multiLevelType w:val="multilevel"/>
    <w:tmpl w:val="1C4238E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1FF82516"/>
    <w:multiLevelType w:val="multilevel"/>
    <w:tmpl w:val="1FF82516"/>
    <w:lvl w:ilvl="0">
      <w:start w:val="1"/>
      <w:numFmt w:val="decimal"/>
      <w:lvlText w:val="%1."/>
      <w:lvlJc w:val="left"/>
      <w:pPr>
        <w:tabs>
          <w:tab w:val="left" w:pos="720"/>
        </w:tabs>
        <w:ind w:left="720" w:hanging="360"/>
      </w:pPr>
      <w:rPr>
        <w:rFonts w:asciiTheme="minorHAnsi" w:eastAsiaTheme="minorHAnsi" w:hAnsiTheme="minorHAnsi"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20796D4A"/>
    <w:multiLevelType w:val="multilevel"/>
    <w:tmpl w:val="20796D4A"/>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31F83914"/>
    <w:multiLevelType w:val="multilevel"/>
    <w:tmpl w:val="31F8391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377E1331"/>
    <w:multiLevelType w:val="multilevel"/>
    <w:tmpl w:val="377E1331"/>
    <w:lvl w:ilvl="0">
      <w:start w:val="1"/>
      <w:numFmt w:val="decimal"/>
      <w:lvlText w:val="%1."/>
      <w:lvlJc w:val="left"/>
      <w:pPr>
        <w:tabs>
          <w:tab w:val="left" w:pos="720"/>
        </w:tabs>
        <w:ind w:left="720" w:hanging="360"/>
      </w:pPr>
      <w:rPr>
        <w:rFonts w:asciiTheme="minorHAnsi" w:eastAsiaTheme="minorHAnsi" w:hAnsiTheme="minorHAnsi"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556B2294"/>
    <w:multiLevelType w:val="multilevel"/>
    <w:tmpl w:val="556B229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57F75A58"/>
    <w:multiLevelType w:val="multilevel"/>
    <w:tmpl w:val="57F75A58"/>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58A204C5"/>
    <w:multiLevelType w:val="multilevel"/>
    <w:tmpl w:val="58A204C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 w15:restartNumberingAfterBreak="0">
    <w:nsid w:val="5CC83AF1"/>
    <w:multiLevelType w:val="multilevel"/>
    <w:tmpl w:val="5CC83AF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60DA6280"/>
    <w:multiLevelType w:val="multilevel"/>
    <w:tmpl w:val="60DA628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15:restartNumberingAfterBreak="0">
    <w:nsid w:val="76211F4E"/>
    <w:multiLevelType w:val="multilevel"/>
    <w:tmpl w:val="76211F4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260995098">
    <w:abstractNumId w:val="8"/>
  </w:num>
  <w:num w:numId="2" w16cid:durableId="552892844">
    <w:abstractNumId w:val="0"/>
  </w:num>
  <w:num w:numId="3" w16cid:durableId="203911023">
    <w:abstractNumId w:val="3"/>
  </w:num>
  <w:num w:numId="4" w16cid:durableId="652832882">
    <w:abstractNumId w:val="14"/>
  </w:num>
  <w:num w:numId="5" w16cid:durableId="370348639">
    <w:abstractNumId w:val="2"/>
  </w:num>
  <w:num w:numId="6" w16cid:durableId="1678969848">
    <w:abstractNumId w:val="13"/>
  </w:num>
  <w:num w:numId="7" w16cid:durableId="991446932">
    <w:abstractNumId w:val="5"/>
  </w:num>
  <w:num w:numId="8" w16cid:durableId="1317879701">
    <w:abstractNumId w:val="7"/>
  </w:num>
  <w:num w:numId="9" w16cid:durableId="793446512">
    <w:abstractNumId w:val="11"/>
  </w:num>
  <w:num w:numId="10" w16cid:durableId="1820342933">
    <w:abstractNumId w:val="10"/>
  </w:num>
  <w:num w:numId="11" w16cid:durableId="997462295">
    <w:abstractNumId w:val="12"/>
  </w:num>
  <w:num w:numId="12" w16cid:durableId="132452895">
    <w:abstractNumId w:val="9"/>
  </w:num>
  <w:num w:numId="13" w16cid:durableId="1266183615">
    <w:abstractNumId w:val="4"/>
  </w:num>
  <w:num w:numId="14" w16cid:durableId="449711608">
    <w:abstractNumId w:val="6"/>
  </w:num>
  <w:num w:numId="15" w16cid:durableId="20588170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noPunctuationKerning/>
  <w:characterSpacingControl w:val="doNotCompress"/>
  <w:hdrShapeDefaults>
    <o:shapedefaults v:ext="edit" spidmax="3076"/>
    <o:shapelayout v:ext="edit">
      <o:idmap v:ext="edit" data="1,3"/>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0DE"/>
    <w:rsid w:val="00023B6D"/>
    <w:rsid w:val="001709A7"/>
    <w:rsid w:val="00175EE6"/>
    <w:rsid w:val="001D037C"/>
    <w:rsid w:val="001D3421"/>
    <w:rsid w:val="00246C5F"/>
    <w:rsid w:val="0026661D"/>
    <w:rsid w:val="002B64AB"/>
    <w:rsid w:val="002E0961"/>
    <w:rsid w:val="00353883"/>
    <w:rsid w:val="004920DE"/>
    <w:rsid w:val="005E622E"/>
    <w:rsid w:val="00611F06"/>
    <w:rsid w:val="006469E8"/>
    <w:rsid w:val="006A239E"/>
    <w:rsid w:val="006A3B55"/>
    <w:rsid w:val="006A6C7F"/>
    <w:rsid w:val="006C44E4"/>
    <w:rsid w:val="00712EE4"/>
    <w:rsid w:val="009B39FA"/>
    <w:rsid w:val="009C7243"/>
    <w:rsid w:val="00A061A5"/>
    <w:rsid w:val="00B16521"/>
    <w:rsid w:val="00B931B2"/>
    <w:rsid w:val="00C16499"/>
    <w:rsid w:val="00C31C37"/>
    <w:rsid w:val="00C454B1"/>
    <w:rsid w:val="00CC601E"/>
    <w:rsid w:val="00D70B28"/>
    <w:rsid w:val="00D82065"/>
    <w:rsid w:val="00DA03AA"/>
    <w:rsid w:val="00E36DDD"/>
    <w:rsid w:val="00E87AD4"/>
    <w:rsid w:val="00EE1301"/>
    <w:rsid w:val="00EE5789"/>
    <w:rsid w:val="00F4400D"/>
    <w:rsid w:val="024240DA"/>
    <w:rsid w:val="14B0745A"/>
    <w:rsid w:val="55744089"/>
    <w:rsid w:val="62F97137"/>
    <w:rsid w:val="73773E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6"/>
    <o:shapelayout v:ext="edit">
      <o:idmap v:ext="edit" data="2"/>
    </o:shapelayout>
  </w:shapeDefaults>
  <w:decimalSymbol w:val="."/>
  <w:listSeparator w:val=","/>
  <w14:docId w14:val="59464A67"/>
  <w15:docId w15:val="{E23AFCC8-9900-459F-8949-04B9E7481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Title">
    <w:name w:val="Title"/>
    <w:basedOn w:val="Normal"/>
    <w:next w:val="Normal"/>
    <w:link w:val="TitleCh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99"/>
    <w:qFormat/>
    <w:rPr>
      <w:rFonts w:ascii="Calibri" w:eastAsia="MS Gothic" w:hAnsi="Calibri" w:cs="Times New Roman"/>
      <w:color w:val="17365D"/>
      <w:spacing w:val="5"/>
      <w:kern w:val="28"/>
      <w:sz w:val="52"/>
      <w:szCs w:val="52"/>
    </w:rPr>
  </w:style>
  <w:style w:type="paragraph" w:customStyle="1" w:styleId="Bibliography1">
    <w:name w:val="Bibliography1"/>
    <w:basedOn w:val="Normal"/>
    <w:next w:val="Normal"/>
    <w:uiPriority w:val="37"/>
    <w:unhideWhenUsed/>
    <w:qFormat/>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24853</Words>
  <Characters>141664</Characters>
  <Application>Microsoft Office Word</Application>
  <DocSecurity>0</DocSecurity>
  <Lines>1180</Lines>
  <Paragraphs>332</Paragraphs>
  <ScaleCrop>false</ScaleCrop>
  <Company/>
  <LinksUpToDate>false</LinksUpToDate>
  <CharactersWithSpaces>16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Editor GP 005</cp:lastModifiedBy>
  <cp:revision>36</cp:revision>
  <dcterms:created xsi:type="dcterms:W3CDTF">2025-09-10T12:57:00Z</dcterms:created>
  <dcterms:modified xsi:type="dcterms:W3CDTF">2025-09-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7qhvdk56"/&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B921DC25044041D8B8D4DA2C9E34BE6B_12</vt:lpwstr>
  </property>
</Properties>
</file>